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23950E" w14:textId="51AA6E68" w:rsidR="00865C90" w:rsidRDefault="004D7DC6" w:rsidP="00865C90">
      <w:pPr>
        <w:jc w:val="center"/>
        <w:rPr>
          <w:b/>
          <w:sz w:val="32"/>
          <w:szCs w:val="32"/>
        </w:rPr>
      </w:pPr>
      <w:r>
        <w:rPr>
          <w:noProof/>
        </w:rPr>
        <w:drawing>
          <wp:anchor distT="0" distB="0" distL="114300" distR="114300" simplePos="0" relativeHeight="251661312" behindDoc="1" locked="0" layoutInCell="1" allowOverlap="1" wp14:anchorId="0BEE6420" wp14:editId="125A6925">
            <wp:simplePos x="0" y="0"/>
            <wp:positionH relativeFrom="margin">
              <wp:align>right</wp:align>
            </wp:positionH>
            <wp:positionV relativeFrom="paragraph">
              <wp:posOffset>5080</wp:posOffset>
            </wp:positionV>
            <wp:extent cx="5760720" cy="3237230"/>
            <wp:effectExtent l="0" t="0" r="0" b="127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alphaModFix amt="20000"/>
                      <a:extLst>
                        <a:ext uri="{28A0092B-C50C-407E-A947-70E740481C1C}">
                          <a14:useLocalDpi xmlns:a14="http://schemas.microsoft.com/office/drawing/2010/main" val="0"/>
                        </a:ext>
                      </a:extLst>
                    </a:blip>
                    <a:stretch>
                      <a:fillRect/>
                    </a:stretch>
                  </pic:blipFill>
                  <pic:spPr>
                    <a:xfrm>
                      <a:off x="0" y="0"/>
                      <a:ext cx="5760720" cy="3237230"/>
                    </a:xfrm>
                    <a:prstGeom prst="rect">
                      <a:avLst/>
                    </a:prstGeom>
                  </pic:spPr>
                </pic:pic>
              </a:graphicData>
            </a:graphic>
          </wp:anchor>
        </w:drawing>
      </w:r>
    </w:p>
    <w:p w14:paraId="2A2BF0F6" w14:textId="39CCB3BD" w:rsidR="00865C90" w:rsidRDefault="00865C90" w:rsidP="00865C90">
      <w:pPr>
        <w:jc w:val="center"/>
        <w:rPr>
          <w:b/>
          <w:sz w:val="32"/>
          <w:szCs w:val="32"/>
        </w:rPr>
      </w:pPr>
    </w:p>
    <w:p w14:paraId="7987D33A" w14:textId="500BECEC" w:rsidR="00865C90" w:rsidRDefault="00865C90" w:rsidP="00865C90">
      <w:pPr>
        <w:jc w:val="center"/>
        <w:rPr>
          <w:b/>
          <w:sz w:val="32"/>
          <w:szCs w:val="32"/>
        </w:rPr>
      </w:pPr>
    </w:p>
    <w:p w14:paraId="0A5A96BB" w14:textId="52102D65" w:rsidR="00865C90" w:rsidRPr="0029439A" w:rsidRDefault="00865C90" w:rsidP="00865C90">
      <w:pPr>
        <w:jc w:val="center"/>
        <w:rPr>
          <w:b/>
          <w:sz w:val="32"/>
          <w:szCs w:val="32"/>
        </w:rPr>
      </w:pPr>
      <w:r>
        <w:rPr>
          <w:b/>
          <w:sz w:val="32"/>
          <w:szCs w:val="32"/>
        </w:rPr>
        <w:t>Sich orientieren – Standorte und Höhen</w:t>
      </w:r>
    </w:p>
    <w:p w14:paraId="50552E6B" w14:textId="355A65A3" w:rsidR="00865C90" w:rsidRPr="0029439A" w:rsidRDefault="00865C90" w:rsidP="00865C90">
      <w:pPr>
        <w:autoSpaceDE w:val="0"/>
        <w:autoSpaceDN w:val="0"/>
        <w:adjustRightInd w:val="0"/>
        <w:spacing w:before="480" w:after="0"/>
        <w:jc w:val="center"/>
        <w:rPr>
          <w:rFonts w:cstheme="minorHAnsi"/>
          <w:color w:val="000000"/>
          <w:sz w:val="28"/>
          <w:szCs w:val="28"/>
        </w:rPr>
      </w:pPr>
      <w:r>
        <w:rPr>
          <w:rFonts w:cstheme="minorHAnsi"/>
          <w:color w:val="000000"/>
          <w:sz w:val="28"/>
          <w:szCs w:val="28"/>
        </w:rPr>
        <w:t>Unterrichtskonzeption</w:t>
      </w:r>
    </w:p>
    <w:p w14:paraId="27632A94" w14:textId="77777777" w:rsidR="004D7DC6" w:rsidRDefault="004D7DC6" w:rsidP="00865C90">
      <w:pPr>
        <w:autoSpaceDE w:val="0"/>
        <w:autoSpaceDN w:val="0"/>
        <w:adjustRightInd w:val="0"/>
        <w:spacing w:before="960" w:after="0"/>
        <w:jc w:val="center"/>
        <w:rPr>
          <w:rFonts w:cstheme="minorHAnsi"/>
          <w:color w:val="000000"/>
          <w:szCs w:val="24"/>
        </w:rPr>
      </w:pPr>
    </w:p>
    <w:p w14:paraId="6EE29855" w14:textId="106EE0A8" w:rsidR="00865C90" w:rsidRPr="0029439A" w:rsidRDefault="00865C90" w:rsidP="00865C90">
      <w:pPr>
        <w:autoSpaceDE w:val="0"/>
        <w:autoSpaceDN w:val="0"/>
        <w:adjustRightInd w:val="0"/>
        <w:spacing w:before="960" w:after="0"/>
        <w:jc w:val="center"/>
        <w:rPr>
          <w:rFonts w:cstheme="minorHAnsi"/>
          <w:color w:val="000000"/>
          <w:szCs w:val="24"/>
        </w:rPr>
      </w:pPr>
      <w:r w:rsidRPr="0029439A">
        <w:rPr>
          <w:rFonts w:cstheme="minorHAnsi"/>
          <w:color w:val="000000"/>
          <w:szCs w:val="24"/>
        </w:rPr>
        <w:t>von</w:t>
      </w:r>
    </w:p>
    <w:p w14:paraId="05FAF071" w14:textId="151FA493" w:rsidR="00865C90" w:rsidRDefault="00865C90" w:rsidP="00865C90">
      <w:pPr>
        <w:autoSpaceDE w:val="0"/>
        <w:autoSpaceDN w:val="0"/>
        <w:adjustRightInd w:val="0"/>
        <w:spacing w:before="120" w:after="0"/>
        <w:jc w:val="center"/>
        <w:rPr>
          <w:rFonts w:cstheme="minorHAnsi"/>
          <w:b/>
          <w:bCs/>
          <w:color w:val="000000"/>
          <w:szCs w:val="24"/>
        </w:rPr>
      </w:pPr>
      <w:r w:rsidRPr="0029439A">
        <w:rPr>
          <w:rFonts w:cstheme="minorHAnsi"/>
          <w:b/>
          <w:bCs/>
          <w:color w:val="000000"/>
          <w:szCs w:val="24"/>
        </w:rPr>
        <w:t xml:space="preserve">Verena Aigner (01611614) </w:t>
      </w:r>
    </w:p>
    <w:p w14:paraId="40A6137A" w14:textId="3094A5FE" w:rsidR="00865C90" w:rsidRPr="0029439A" w:rsidRDefault="00865C90" w:rsidP="00865C90">
      <w:pPr>
        <w:autoSpaceDE w:val="0"/>
        <w:autoSpaceDN w:val="0"/>
        <w:adjustRightInd w:val="0"/>
        <w:spacing w:before="120" w:after="0"/>
        <w:jc w:val="center"/>
        <w:rPr>
          <w:rFonts w:cstheme="minorHAnsi"/>
          <w:color w:val="000000"/>
          <w:szCs w:val="24"/>
        </w:rPr>
      </w:pPr>
      <w:r>
        <w:rPr>
          <w:rFonts w:cstheme="minorHAnsi"/>
          <w:b/>
          <w:bCs/>
          <w:color w:val="000000"/>
          <w:szCs w:val="24"/>
        </w:rPr>
        <w:t xml:space="preserve">Emanuel Hofmann </w:t>
      </w:r>
      <w:r w:rsidR="006B607C">
        <w:rPr>
          <w:rFonts w:cstheme="minorHAnsi"/>
          <w:b/>
          <w:bCs/>
          <w:color w:val="000000"/>
          <w:szCs w:val="24"/>
        </w:rPr>
        <w:t>(11929358</w:t>
      </w:r>
      <w:r w:rsidR="00FF7E9B">
        <w:rPr>
          <w:rFonts w:cstheme="minorHAnsi"/>
          <w:b/>
          <w:bCs/>
          <w:color w:val="000000"/>
          <w:szCs w:val="24"/>
        </w:rPr>
        <w:t>)</w:t>
      </w:r>
    </w:p>
    <w:p w14:paraId="06E6C066" w14:textId="77713F27" w:rsidR="00865C90" w:rsidRPr="0029439A" w:rsidRDefault="00865C90" w:rsidP="00865C90">
      <w:pPr>
        <w:autoSpaceDE w:val="0"/>
        <w:autoSpaceDN w:val="0"/>
        <w:adjustRightInd w:val="0"/>
        <w:spacing w:before="120" w:after="0"/>
        <w:jc w:val="center"/>
        <w:rPr>
          <w:rFonts w:cstheme="minorHAnsi"/>
          <w:color w:val="000000"/>
          <w:szCs w:val="24"/>
        </w:rPr>
      </w:pPr>
    </w:p>
    <w:p w14:paraId="5D6FB603" w14:textId="150BE975" w:rsidR="00865C90" w:rsidRPr="0029439A" w:rsidRDefault="00865C90" w:rsidP="00865C90">
      <w:pPr>
        <w:autoSpaceDE w:val="0"/>
        <w:autoSpaceDN w:val="0"/>
        <w:adjustRightInd w:val="0"/>
        <w:spacing w:before="120" w:after="0"/>
        <w:jc w:val="center"/>
        <w:rPr>
          <w:rFonts w:cstheme="minorHAnsi"/>
          <w:color w:val="000000"/>
          <w:szCs w:val="24"/>
        </w:rPr>
      </w:pPr>
      <w:r w:rsidRPr="0029439A">
        <w:rPr>
          <w:rFonts w:cstheme="minorHAnsi"/>
          <w:color w:val="000000"/>
          <w:szCs w:val="24"/>
        </w:rPr>
        <w:t xml:space="preserve">am </w:t>
      </w:r>
      <w:r w:rsidR="00D357BB">
        <w:rPr>
          <w:rFonts w:cstheme="minorHAnsi"/>
          <w:color w:val="000000"/>
          <w:szCs w:val="24"/>
        </w:rPr>
        <w:t>19</w:t>
      </w:r>
      <w:r w:rsidRPr="0029439A">
        <w:rPr>
          <w:rFonts w:cstheme="minorHAnsi"/>
          <w:color w:val="000000"/>
          <w:szCs w:val="24"/>
        </w:rPr>
        <w:t>.</w:t>
      </w:r>
      <w:r>
        <w:rPr>
          <w:rFonts w:cstheme="minorHAnsi"/>
          <w:color w:val="000000"/>
          <w:szCs w:val="24"/>
        </w:rPr>
        <w:t>06</w:t>
      </w:r>
      <w:r w:rsidRPr="0029439A">
        <w:rPr>
          <w:rFonts w:cstheme="minorHAnsi"/>
          <w:color w:val="000000"/>
          <w:szCs w:val="24"/>
        </w:rPr>
        <w:t>.202</w:t>
      </w:r>
      <w:r>
        <w:rPr>
          <w:rFonts w:cstheme="minorHAnsi"/>
          <w:color w:val="000000"/>
          <w:szCs w:val="24"/>
        </w:rPr>
        <w:t>1</w:t>
      </w:r>
    </w:p>
    <w:p w14:paraId="21A66A55" w14:textId="16B6A829" w:rsidR="00865C90" w:rsidRPr="0029439A" w:rsidRDefault="00865C90" w:rsidP="00865C90">
      <w:pPr>
        <w:jc w:val="center"/>
        <w:rPr>
          <w:rFonts w:cs="Arial"/>
          <w:szCs w:val="24"/>
        </w:rPr>
      </w:pPr>
    </w:p>
    <w:p w14:paraId="1DEBC8DA" w14:textId="77777777" w:rsidR="004D7DC6" w:rsidRDefault="004D7DC6" w:rsidP="00865C90">
      <w:pPr>
        <w:jc w:val="center"/>
        <w:rPr>
          <w:rFonts w:cs="Arial"/>
          <w:szCs w:val="24"/>
        </w:rPr>
      </w:pPr>
    </w:p>
    <w:p w14:paraId="0849FF2C" w14:textId="2265293D" w:rsidR="00865C90" w:rsidRDefault="00865C90" w:rsidP="00865C90">
      <w:pPr>
        <w:jc w:val="center"/>
        <w:rPr>
          <w:rFonts w:cs="Arial"/>
          <w:szCs w:val="24"/>
        </w:rPr>
      </w:pPr>
      <w:r>
        <w:rPr>
          <w:rFonts w:cs="Arial"/>
          <w:szCs w:val="24"/>
        </w:rPr>
        <w:t>Lehrveranstaltung</w:t>
      </w:r>
      <w:r w:rsidRPr="0029439A">
        <w:rPr>
          <w:rFonts w:cs="Arial"/>
          <w:szCs w:val="24"/>
        </w:rPr>
        <w:t xml:space="preserve">: </w:t>
      </w:r>
      <w:r w:rsidRPr="00865C90">
        <w:rPr>
          <w:rFonts w:cs="Arial"/>
          <w:szCs w:val="24"/>
        </w:rPr>
        <w:t>GWB.d80 Digitale Grundbildung in GW</w:t>
      </w:r>
    </w:p>
    <w:p w14:paraId="19CEE89E" w14:textId="6F50059B" w:rsidR="00865C90" w:rsidRDefault="00865C90" w:rsidP="00865C90">
      <w:pPr>
        <w:jc w:val="center"/>
        <w:rPr>
          <w:rFonts w:cs="Arial"/>
          <w:szCs w:val="24"/>
        </w:rPr>
        <w:sectPr w:rsidR="00865C90" w:rsidSect="00312AEC">
          <w:footerReference w:type="default" r:id="rId9"/>
          <w:pgSz w:w="11906" w:h="16838"/>
          <w:pgMar w:top="1417" w:right="1417" w:bottom="1134" w:left="1417" w:header="708" w:footer="708" w:gutter="0"/>
          <w:cols w:space="708"/>
          <w:titlePg/>
          <w:docGrid w:linePitch="360"/>
        </w:sectPr>
      </w:pPr>
      <w:r>
        <w:rPr>
          <w:rFonts w:cs="Arial"/>
          <w:szCs w:val="24"/>
        </w:rPr>
        <w:t>Lehrveranstaltungsleitung: Mag. Alfons Koller</w:t>
      </w:r>
    </w:p>
    <w:sdt>
      <w:sdtPr>
        <w:rPr>
          <w:rFonts w:asciiTheme="minorHAnsi" w:eastAsiaTheme="minorHAnsi" w:hAnsiTheme="minorHAnsi" w:cstheme="minorBidi"/>
          <w:color w:val="auto"/>
          <w:sz w:val="24"/>
          <w:szCs w:val="22"/>
          <w:lang w:val="de-DE" w:eastAsia="en-US"/>
        </w:rPr>
        <w:id w:val="-1933737637"/>
        <w:docPartObj>
          <w:docPartGallery w:val="Table of Contents"/>
          <w:docPartUnique/>
        </w:docPartObj>
      </w:sdtPr>
      <w:sdtEndPr>
        <w:rPr>
          <w:b/>
          <w:bCs/>
        </w:rPr>
      </w:sdtEndPr>
      <w:sdtContent>
        <w:p w14:paraId="7426F292" w14:textId="5B2F7315" w:rsidR="006E492D" w:rsidRPr="00664359" w:rsidRDefault="006E492D">
          <w:pPr>
            <w:pStyle w:val="Inhaltsverzeichnisberschrift"/>
            <w:rPr>
              <w:b/>
              <w:bCs/>
              <w:color w:val="000000" w:themeColor="text1"/>
            </w:rPr>
          </w:pPr>
          <w:r w:rsidRPr="00664359">
            <w:rPr>
              <w:b/>
              <w:bCs/>
              <w:color w:val="000000" w:themeColor="text1"/>
              <w:lang w:val="de-DE"/>
            </w:rPr>
            <w:t>Inhalt</w:t>
          </w:r>
        </w:p>
        <w:p w14:paraId="15E5395F" w14:textId="2D1CA039" w:rsidR="0005634F" w:rsidRDefault="006E492D">
          <w:pPr>
            <w:pStyle w:val="Verzeichnis1"/>
            <w:tabs>
              <w:tab w:val="right" w:leader="dot" w:pos="9062"/>
            </w:tabs>
            <w:rPr>
              <w:rFonts w:eastAsiaTheme="minorEastAsia"/>
              <w:noProof/>
              <w:sz w:val="22"/>
              <w:lang w:eastAsia="de-AT"/>
            </w:rPr>
          </w:pPr>
          <w:r>
            <w:fldChar w:fldCharType="begin"/>
          </w:r>
          <w:r>
            <w:instrText xml:space="preserve"> TOC \o "1-3" \h \z \u </w:instrText>
          </w:r>
          <w:r>
            <w:fldChar w:fldCharType="separate"/>
          </w:r>
          <w:hyperlink w:anchor="_Toc74906830" w:history="1">
            <w:r w:rsidR="0005634F" w:rsidRPr="00EA304C">
              <w:rPr>
                <w:rStyle w:val="Hyperlink"/>
                <w:noProof/>
              </w:rPr>
              <w:t>1. Konzeptbeschreibung</w:t>
            </w:r>
            <w:r w:rsidR="0005634F">
              <w:rPr>
                <w:noProof/>
                <w:webHidden/>
              </w:rPr>
              <w:tab/>
            </w:r>
            <w:r w:rsidR="0005634F">
              <w:rPr>
                <w:noProof/>
                <w:webHidden/>
              </w:rPr>
              <w:fldChar w:fldCharType="begin"/>
            </w:r>
            <w:r w:rsidR="0005634F">
              <w:rPr>
                <w:noProof/>
                <w:webHidden/>
              </w:rPr>
              <w:instrText xml:space="preserve"> PAGEREF _Toc74906830 \h </w:instrText>
            </w:r>
            <w:r w:rsidR="0005634F">
              <w:rPr>
                <w:noProof/>
                <w:webHidden/>
              </w:rPr>
            </w:r>
            <w:r w:rsidR="0005634F">
              <w:rPr>
                <w:noProof/>
                <w:webHidden/>
              </w:rPr>
              <w:fldChar w:fldCharType="separate"/>
            </w:r>
            <w:r w:rsidR="0005634F">
              <w:rPr>
                <w:noProof/>
                <w:webHidden/>
              </w:rPr>
              <w:t>3</w:t>
            </w:r>
            <w:r w:rsidR="0005634F">
              <w:rPr>
                <w:noProof/>
                <w:webHidden/>
              </w:rPr>
              <w:fldChar w:fldCharType="end"/>
            </w:r>
          </w:hyperlink>
        </w:p>
        <w:p w14:paraId="15D6AFC8" w14:textId="11E69BEE" w:rsidR="0005634F" w:rsidRDefault="00ED2B2A">
          <w:pPr>
            <w:pStyle w:val="Verzeichnis2"/>
            <w:tabs>
              <w:tab w:val="right" w:leader="dot" w:pos="9062"/>
            </w:tabs>
            <w:rPr>
              <w:rFonts w:eastAsiaTheme="minorEastAsia"/>
              <w:noProof/>
              <w:sz w:val="22"/>
              <w:lang w:eastAsia="de-AT"/>
            </w:rPr>
          </w:pPr>
          <w:hyperlink w:anchor="_Toc74906831" w:history="1">
            <w:r w:rsidR="0005634F" w:rsidRPr="00EA304C">
              <w:rPr>
                <w:rStyle w:val="Hyperlink"/>
                <w:noProof/>
              </w:rPr>
              <w:t>Modul 2: Tourenplanung im Gelände</w:t>
            </w:r>
            <w:r w:rsidR="0005634F">
              <w:rPr>
                <w:noProof/>
                <w:webHidden/>
              </w:rPr>
              <w:tab/>
            </w:r>
            <w:r w:rsidR="0005634F">
              <w:rPr>
                <w:noProof/>
                <w:webHidden/>
              </w:rPr>
              <w:fldChar w:fldCharType="begin"/>
            </w:r>
            <w:r w:rsidR="0005634F">
              <w:rPr>
                <w:noProof/>
                <w:webHidden/>
              </w:rPr>
              <w:instrText xml:space="preserve"> PAGEREF _Toc74906831 \h </w:instrText>
            </w:r>
            <w:r w:rsidR="0005634F">
              <w:rPr>
                <w:noProof/>
                <w:webHidden/>
              </w:rPr>
            </w:r>
            <w:r w:rsidR="0005634F">
              <w:rPr>
                <w:noProof/>
                <w:webHidden/>
              </w:rPr>
              <w:fldChar w:fldCharType="separate"/>
            </w:r>
            <w:r w:rsidR="0005634F">
              <w:rPr>
                <w:noProof/>
                <w:webHidden/>
              </w:rPr>
              <w:t>4</w:t>
            </w:r>
            <w:r w:rsidR="0005634F">
              <w:rPr>
                <w:noProof/>
                <w:webHidden/>
              </w:rPr>
              <w:fldChar w:fldCharType="end"/>
            </w:r>
          </w:hyperlink>
        </w:p>
        <w:p w14:paraId="68223CF5" w14:textId="01C40E25" w:rsidR="0005634F" w:rsidRDefault="00ED2B2A">
          <w:pPr>
            <w:pStyle w:val="Verzeichnis1"/>
            <w:tabs>
              <w:tab w:val="right" w:leader="dot" w:pos="9062"/>
            </w:tabs>
            <w:rPr>
              <w:rFonts w:eastAsiaTheme="minorEastAsia"/>
              <w:noProof/>
              <w:sz w:val="22"/>
              <w:lang w:eastAsia="de-AT"/>
            </w:rPr>
          </w:pPr>
          <w:hyperlink w:anchor="_Toc74906832" w:history="1">
            <w:r w:rsidR="0005634F" w:rsidRPr="00EA304C">
              <w:rPr>
                <w:rStyle w:val="Hyperlink"/>
                <w:noProof/>
              </w:rPr>
              <w:t>3. Lehrplanbezug</w:t>
            </w:r>
            <w:r w:rsidR="0005634F">
              <w:rPr>
                <w:noProof/>
                <w:webHidden/>
              </w:rPr>
              <w:tab/>
            </w:r>
            <w:r w:rsidR="0005634F">
              <w:rPr>
                <w:noProof/>
                <w:webHidden/>
              </w:rPr>
              <w:fldChar w:fldCharType="begin"/>
            </w:r>
            <w:r w:rsidR="0005634F">
              <w:rPr>
                <w:noProof/>
                <w:webHidden/>
              </w:rPr>
              <w:instrText xml:space="preserve"> PAGEREF _Toc74906832 \h </w:instrText>
            </w:r>
            <w:r w:rsidR="0005634F">
              <w:rPr>
                <w:noProof/>
                <w:webHidden/>
              </w:rPr>
            </w:r>
            <w:r w:rsidR="0005634F">
              <w:rPr>
                <w:noProof/>
                <w:webHidden/>
              </w:rPr>
              <w:fldChar w:fldCharType="separate"/>
            </w:r>
            <w:r w:rsidR="0005634F">
              <w:rPr>
                <w:noProof/>
                <w:webHidden/>
              </w:rPr>
              <w:t>4</w:t>
            </w:r>
            <w:r w:rsidR="0005634F">
              <w:rPr>
                <w:noProof/>
                <w:webHidden/>
              </w:rPr>
              <w:fldChar w:fldCharType="end"/>
            </w:r>
          </w:hyperlink>
        </w:p>
        <w:p w14:paraId="048970C7" w14:textId="7D6C75C3" w:rsidR="0005634F" w:rsidRDefault="00ED2B2A">
          <w:pPr>
            <w:pStyle w:val="Verzeichnis2"/>
            <w:tabs>
              <w:tab w:val="right" w:leader="dot" w:pos="9062"/>
            </w:tabs>
            <w:rPr>
              <w:rFonts w:eastAsiaTheme="minorEastAsia"/>
              <w:noProof/>
              <w:sz w:val="22"/>
              <w:lang w:eastAsia="de-AT"/>
            </w:rPr>
          </w:pPr>
          <w:hyperlink w:anchor="_Toc74906833" w:history="1">
            <w:r w:rsidR="0005634F" w:rsidRPr="00EA304C">
              <w:rPr>
                <w:rStyle w:val="Hyperlink"/>
                <w:noProof/>
              </w:rPr>
              <w:t>3.1. Lehrplanbezug GW</w:t>
            </w:r>
            <w:r w:rsidR="0005634F">
              <w:rPr>
                <w:noProof/>
                <w:webHidden/>
              </w:rPr>
              <w:tab/>
            </w:r>
            <w:r w:rsidR="0005634F">
              <w:rPr>
                <w:noProof/>
                <w:webHidden/>
              </w:rPr>
              <w:fldChar w:fldCharType="begin"/>
            </w:r>
            <w:r w:rsidR="0005634F">
              <w:rPr>
                <w:noProof/>
                <w:webHidden/>
              </w:rPr>
              <w:instrText xml:space="preserve"> PAGEREF _Toc74906833 \h </w:instrText>
            </w:r>
            <w:r w:rsidR="0005634F">
              <w:rPr>
                <w:noProof/>
                <w:webHidden/>
              </w:rPr>
            </w:r>
            <w:r w:rsidR="0005634F">
              <w:rPr>
                <w:noProof/>
                <w:webHidden/>
              </w:rPr>
              <w:fldChar w:fldCharType="separate"/>
            </w:r>
            <w:r w:rsidR="0005634F">
              <w:rPr>
                <w:noProof/>
                <w:webHidden/>
              </w:rPr>
              <w:t>4</w:t>
            </w:r>
            <w:r w:rsidR="0005634F">
              <w:rPr>
                <w:noProof/>
                <w:webHidden/>
              </w:rPr>
              <w:fldChar w:fldCharType="end"/>
            </w:r>
          </w:hyperlink>
        </w:p>
        <w:p w14:paraId="27B839BE" w14:textId="4D9F6809" w:rsidR="0005634F" w:rsidRDefault="00ED2B2A">
          <w:pPr>
            <w:pStyle w:val="Verzeichnis2"/>
            <w:tabs>
              <w:tab w:val="right" w:leader="dot" w:pos="9062"/>
            </w:tabs>
            <w:rPr>
              <w:rFonts w:eastAsiaTheme="minorEastAsia"/>
              <w:noProof/>
              <w:sz w:val="22"/>
              <w:lang w:eastAsia="de-AT"/>
            </w:rPr>
          </w:pPr>
          <w:hyperlink w:anchor="_Toc74906834" w:history="1">
            <w:r w:rsidR="0005634F" w:rsidRPr="00EA304C">
              <w:rPr>
                <w:rStyle w:val="Hyperlink"/>
                <w:bCs/>
                <w:noProof/>
              </w:rPr>
              <w:t>3.2. Lehrplanbezug digitale Grundbildung:</w:t>
            </w:r>
            <w:r w:rsidR="0005634F">
              <w:rPr>
                <w:noProof/>
                <w:webHidden/>
              </w:rPr>
              <w:tab/>
            </w:r>
            <w:r w:rsidR="0005634F">
              <w:rPr>
                <w:noProof/>
                <w:webHidden/>
              </w:rPr>
              <w:fldChar w:fldCharType="begin"/>
            </w:r>
            <w:r w:rsidR="0005634F">
              <w:rPr>
                <w:noProof/>
                <w:webHidden/>
              </w:rPr>
              <w:instrText xml:space="preserve"> PAGEREF _Toc74906834 \h </w:instrText>
            </w:r>
            <w:r w:rsidR="0005634F">
              <w:rPr>
                <w:noProof/>
                <w:webHidden/>
              </w:rPr>
            </w:r>
            <w:r w:rsidR="0005634F">
              <w:rPr>
                <w:noProof/>
                <w:webHidden/>
              </w:rPr>
              <w:fldChar w:fldCharType="separate"/>
            </w:r>
            <w:r w:rsidR="0005634F">
              <w:rPr>
                <w:noProof/>
                <w:webHidden/>
              </w:rPr>
              <w:t>4</w:t>
            </w:r>
            <w:r w:rsidR="0005634F">
              <w:rPr>
                <w:noProof/>
                <w:webHidden/>
              </w:rPr>
              <w:fldChar w:fldCharType="end"/>
            </w:r>
          </w:hyperlink>
        </w:p>
        <w:p w14:paraId="618BF162" w14:textId="182B3948" w:rsidR="0005634F" w:rsidRDefault="00ED2B2A">
          <w:pPr>
            <w:pStyle w:val="Verzeichnis1"/>
            <w:tabs>
              <w:tab w:val="right" w:leader="dot" w:pos="9062"/>
            </w:tabs>
            <w:rPr>
              <w:rFonts w:eastAsiaTheme="minorEastAsia"/>
              <w:noProof/>
              <w:sz w:val="22"/>
              <w:lang w:eastAsia="de-AT"/>
            </w:rPr>
          </w:pPr>
          <w:hyperlink w:anchor="_Toc74906835" w:history="1">
            <w:r w:rsidR="0005634F" w:rsidRPr="00EA304C">
              <w:rPr>
                <w:rStyle w:val="Hyperlink"/>
                <w:noProof/>
                <w:lang w:val="de-DE"/>
              </w:rPr>
              <w:t>4. Feinlernziele</w:t>
            </w:r>
            <w:r w:rsidR="0005634F">
              <w:rPr>
                <w:noProof/>
                <w:webHidden/>
              </w:rPr>
              <w:tab/>
            </w:r>
            <w:r w:rsidR="0005634F">
              <w:rPr>
                <w:noProof/>
                <w:webHidden/>
              </w:rPr>
              <w:fldChar w:fldCharType="begin"/>
            </w:r>
            <w:r w:rsidR="0005634F">
              <w:rPr>
                <w:noProof/>
                <w:webHidden/>
              </w:rPr>
              <w:instrText xml:space="preserve"> PAGEREF _Toc74906835 \h </w:instrText>
            </w:r>
            <w:r w:rsidR="0005634F">
              <w:rPr>
                <w:noProof/>
                <w:webHidden/>
              </w:rPr>
            </w:r>
            <w:r w:rsidR="0005634F">
              <w:rPr>
                <w:noProof/>
                <w:webHidden/>
              </w:rPr>
              <w:fldChar w:fldCharType="separate"/>
            </w:r>
            <w:r w:rsidR="0005634F">
              <w:rPr>
                <w:noProof/>
                <w:webHidden/>
              </w:rPr>
              <w:t>4</w:t>
            </w:r>
            <w:r w:rsidR="0005634F">
              <w:rPr>
                <w:noProof/>
                <w:webHidden/>
              </w:rPr>
              <w:fldChar w:fldCharType="end"/>
            </w:r>
          </w:hyperlink>
        </w:p>
        <w:p w14:paraId="50B821C1" w14:textId="55E1EBE1" w:rsidR="0005634F" w:rsidRDefault="00ED2B2A">
          <w:pPr>
            <w:pStyle w:val="Verzeichnis1"/>
            <w:tabs>
              <w:tab w:val="right" w:leader="dot" w:pos="9062"/>
            </w:tabs>
            <w:rPr>
              <w:rFonts w:eastAsiaTheme="minorEastAsia"/>
              <w:noProof/>
              <w:sz w:val="22"/>
              <w:lang w:eastAsia="de-AT"/>
            </w:rPr>
          </w:pPr>
          <w:hyperlink w:anchor="_Toc74906836" w:history="1">
            <w:r w:rsidR="0005634F" w:rsidRPr="00EA304C">
              <w:rPr>
                <w:rStyle w:val="Hyperlink"/>
                <w:noProof/>
              </w:rPr>
              <w:t>5. Arbeitsaufgaben</w:t>
            </w:r>
            <w:r w:rsidR="0005634F">
              <w:rPr>
                <w:noProof/>
                <w:webHidden/>
              </w:rPr>
              <w:tab/>
            </w:r>
            <w:r w:rsidR="0005634F">
              <w:rPr>
                <w:noProof/>
                <w:webHidden/>
              </w:rPr>
              <w:fldChar w:fldCharType="begin"/>
            </w:r>
            <w:r w:rsidR="0005634F">
              <w:rPr>
                <w:noProof/>
                <w:webHidden/>
              </w:rPr>
              <w:instrText xml:space="preserve"> PAGEREF _Toc74906836 \h </w:instrText>
            </w:r>
            <w:r w:rsidR="0005634F">
              <w:rPr>
                <w:noProof/>
                <w:webHidden/>
              </w:rPr>
            </w:r>
            <w:r w:rsidR="0005634F">
              <w:rPr>
                <w:noProof/>
                <w:webHidden/>
              </w:rPr>
              <w:fldChar w:fldCharType="separate"/>
            </w:r>
            <w:r w:rsidR="0005634F">
              <w:rPr>
                <w:noProof/>
                <w:webHidden/>
              </w:rPr>
              <w:t>6</w:t>
            </w:r>
            <w:r w:rsidR="0005634F">
              <w:rPr>
                <w:noProof/>
                <w:webHidden/>
              </w:rPr>
              <w:fldChar w:fldCharType="end"/>
            </w:r>
          </w:hyperlink>
        </w:p>
        <w:p w14:paraId="42F3CB32" w14:textId="1CDB9D8A" w:rsidR="0005634F" w:rsidRDefault="00ED2B2A">
          <w:pPr>
            <w:pStyle w:val="Verzeichnis2"/>
            <w:tabs>
              <w:tab w:val="right" w:leader="dot" w:pos="9062"/>
            </w:tabs>
            <w:rPr>
              <w:rFonts w:eastAsiaTheme="minorEastAsia"/>
              <w:noProof/>
              <w:sz w:val="22"/>
              <w:lang w:eastAsia="de-AT"/>
            </w:rPr>
          </w:pPr>
          <w:hyperlink w:anchor="_Toc74906837" w:history="1">
            <w:r w:rsidR="0005634F" w:rsidRPr="00EA304C">
              <w:rPr>
                <w:rStyle w:val="Hyperlink"/>
                <w:noProof/>
              </w:rPr>
              <w:t>Modul 1: Routenplanung für Zug, Bus und Auto - Offline-Maps 3.7</w:t>
            </w:r>
            <w:r w:rsidR="0005634F">
              <w:rPr>
                <w:noProof/>
                <w:webHidden/>
              </w:rPr>
              <w:tab/>
            </w:r>
            <w:r w:rsidR="0005634F">
              <w:rPr>
                <w:noProof/>
                <w:webHidden/>
              </w:rPr>
              <w:fldChar w:fldCharType="begin"/>
            </w:r>
            <w:r w:rsidR="0005634F">
              <w:rPr>
                <w:noProof/>
                <w:webHidden/>
              </w:rPr>
              <w:instrText xml:space="preserve"> PAGEREF _Toc74906837 \h </w:instrText>
            </w:r>
            <w:r w:rsidR="0005634F">
              <w:rPr>
                <w:noProof/>
                <w:webHidden/>
              </w:rPr>
            </w:r>
            <w:r w:rsidR="0005634F">
              <w:rPr>
                <w:noProof/>
                <w:webHidden/>
              </w:rPr>
              <w:fldChar w:fldCharType="separate"/>
            </w:r>
            <w:r w:rsidR="0005634F">
              <w:rPr>
                <w:noProof/>
                <w:webHidden/>
              </w:rPr>
              <w:t>6</w:t>
            </w:r>
            <w:r w:rsidR="0005634F">
              <w:rPr>
                <w:noProof/>
                <w:webHidden/>
              </w:rPr>
              <w:fldChar w:fldCharType="end"/>
            </w:r>
          </w:hyperlink>
        </w:p>
        <w:p w14:paraId="1DC70E17" w14:textId="14FA59A0" w:rsidR="0005634F" w:rsidRDefault="00ED2B2A">
          <w:pPr>
            <w:pStyle w:val="Verzeichnis3"/>
            <w:tabs>
              <w:tab w:val="right" w:leader="dot" w:pos="9062"/>
            </w:tabs>
            <w:rPr>
              <w:rFonts w:eastAsiaTheme="minorEastAsia"/>
              <w:noProof/>
              <w:sz w:val="22"/>
              <w:lang w:eastAsia="de-AT"/>
            </w:rPr>
          </w:pPr>
          <w:hyperlink w:anchor="_Toc74906838" w:history="1">
            <w:r w:rsidR="0005634F" w:rsidRPr="00EA304C">
              <w:rPr>
                <w:rStyle w:val="Hyperlink"/>
                <w:noProof/>
              </w:rPr>
              <w:t>Arbeitsaufgabe 1.1: Routenplanung für den Zug</w:t>
            </w:r>
            <w:r w:rsidR="0005634F">
              <w:rPr>
                <w:noProof/>
                <w:webHidden/>
              </w:rPr>
              <w:tab/>
            </w:r>
            <w:r w:rsidR="0005634F">
              <w:rPr>
                <w:noProof/>
                <w:webHidden/>
              </w:rPr>
              <w:fldChar w:fldCharType="begin"/>
            </w:r>
            <w:r w:rsidR="0005634F">
              <w:rPr>
                <w:noProof/>
                <w:webHidden/>
              </w:rPr>
              <w:instrText xml:space="preserve"> PAGEREF _Toc74906838 \h </w:instrText>
            </w:r>
            <w:r w:rsidR="0005634F">
              <w:rPr>
                <w:noProof/>
                <w:webHidden/>
              </w:rPr>
            </w:r>
            <w:r w:rsidR="0005634F">
              <w:rPr>
                <w:noProof/>
                <w:webHidden/>
              </w:rPr>
              <w:fldChar w:fldCharType="separate"/>
            </w:r>
            <w:r w:rsidR="0005634F">
              <w:rPr>
                <w:noProof/>
                <w:webHidden/>
              </w:rPr>
              <w:t>6</w:t>
            </w:r>
            <w:r w:rsidR="0005634F">
              <w:rPr>
                <w:noProof/>
                <w:webHidden/>
              </w:rPr>
              <w:fldChar w:fldCharType="end"/>
            </w:r>
          </w:hyperlink>
        </w:p>
        <w:p w14:paraId="7874426C" w14:textId="401E9D16" w:rsidR="0005634F" w:rsidRDefault="00ED2B2A">
          <w:pPr>
            <w:pStyle w:val="Verzeichnis3"/>
            <w:tabs>
              <w:tab w:val="right" w:leader="dot" w:pos="9062"/>
            </w:tabs>
            <w:rPr>
              <w:rFonts w:eastAsiaTheme="minorEastAsia"/>
              <w:noProof/>
              <w:sz w:val="22"/>
              <w:lang w:eastAsia="de-AT"/>
            </w:rPr>
          </w:pPr>
          <w:hyperlink w:anchor="_Toc74906839" w:history="1">
            <w:r w:rsidR="0005634F" w:rsidRPr="00EA304C">
              <w:rPr>
                <w:rStyle w:val="Hyperlink"/>
                <w:noProof/>
              </w:rPr>
              <w:t>Arbeitsaufgabe 1.2: Routenplanung für den Bus</w:t>
            </w:r>
            <w:r w:rsidR="0005634F">
              <w:rPr>
                <w:noProof/>
                <w:webHidden/>
              </w:rPr>
              <w:tab/>
            </w:r>
            <w:r w:rsidR="0005634F">
              <w:rPr>
                <w:noProof/>
                <w:webHidden/>
              </w:rPr>
              <w:fldChar w:fldCharType="begin"/>
            </w:r>
            <w:r w:rsidR="0005634F">
              <w:rPr>
                <w:noProof/>
                <w:webHidden/>
              </w:rPr>
              <w:instrText xml:space="preserve"> PAGEREF _Toc74906839 \h </w:instrText>
            </w:r>
            <w:r w:rsidR="0005634F">
              <w:rPr>
                <w:noProof/>
                <w:webHidden/>
              </w:rPr>
            </w:r>
            <w:r w:rsidR="0005634F">
              <w:rPr>
                <w:noProof/>
                <w:webHidden/>
              </w:rPr>
              <w:fldChar w:fldCharType="separate"/>
            </w:r>
            <w:r w:rsidR="0005634F">
              <w:rPr>
                <w:noProof/>
                <w:webHidden/>
              </w:rPr>
              <w:t>7</w:t>
            </w:r>
            <w:r w:rsidR="0005634F">
              <w:rPr>
                <w:noProof/>
                <w:webHidden/>
              </w:rPr>
              <w:fldChar w:fldCharType="end"/>
            </w:r>
          </w:hyperlink>
        </w:p>
        <w:p w14:paraId="1F2520AC" w14:textId="2BF515EF" w:rsidR="0005634F" w:rsidRDefault="00ED2B2A">
          <w:pPr>
            <w:pStyle w:val="Verzeichnis3"/>
            <w:tabs>
              <w:tab w:val="right" w:leader="dot" w:pos="9062"/>
            </w:tabs>
            <w:rPr>
              <w:rFonts w:eastAsiaTheme="minorEastAsia"/>
              <w:noProof/>
              <w:sz w:val="22"/>
              <w:lang w:eastAsia="de-AT"/>
            </w:rPr>
          </w:pPr>
          <w:hyperlink w:anchor="_Toc74906840" w:history="1">
            <w:r w:rsidR="0005634F" w:rsidRPr="00EA304C">
              <w:rPr>
                <w:rStyle w:val="Hyperlink"/>
                <w:noProof/>
              </w:rPr>
              <w:t>Arbeitsaufgabe 1.3: Routenplanung für das Auto</w:t>
            </w:r>
            <w:r w:rsidR="0005634F">
              <w:rPr>
                <w:noProof/>
                <w:webHidden/>
              </w:rPr>
              <w:tab/>
            </w:r>
            <w:r w:rsidR="0005634F">
              <w:rPr>
                <w:noProof/>
                <w:webHidden/>
              </w:rPr>
              <w:fldChar w:fldCharType="begin"/>
            </w:r>
            <w:r w:rsidR="0005634F">
              <w:rPr>
                <w:noProof/>
                <w:webHidden/>
              </w:rPr>
              <w:instrText xml:space="preserve"> PAGEREF _Toc74906840 \h </w:instrText>
            </w:r>
            <w:r w:rsidR="0005634F">
              <w:rPr>
                <w:noProof/>
                <w:webHidden/>
              </w:rPr>
            </w:r>
            <w:r w:rsidR="0005634F">
              <w:rPr>
                <w:noProof/>
                <w:webHidden/>
              </w:rPr>
              <w:fldChar w:fldCharType="separate"/>
            </w:r>
            <w:r w:rsidR="0005634F">
              <w:rPr>
                <w:noProof/>
                <w:webHidden/>
              </w:rPr>
              <w:t>8</w:t>
            </w:r>
            <w:r w:rsidR="0005634F">
              <w:rPr>
                <w:noProof/>
                <w:webHidden/>
              </w:rPr>
              <w:fldChar w:fldCharType="end"/>
            </w:r>
          </w:hyperlink>
        </w:p>
        <w:p w14:paraId="6E632EA3" w14:textId="5DC69ACD" w:rsidR="0005634F" w:rsidRDefault="00ED2B2A">
          <w:pPr>
            <w:pStyle w:val="Verzeichnis2"/>
            <w:tabs>
              <w:tab w:val="right" w:leader="dot" w:pos="9062"/>
            </w:tabs>
            <w:rPr>
              <w:rFonts w:eastAsiaTheme="minorEastAsia"/>
              <w:noProof/>
              <w:sz w:val="22"/>
              <w:lang w:eastAsia="de-AT"/>
            </w:rPr>
          </w:pPr>
          <w:hyperlink w:anchor="_Toc74906841" w:history="1">
            <w:r w:rsidR="0005634F" w:rsidRPr="00EA304C">
              <w:rPr>
                <w:rStyle w:val="Hyperlink"/>
                <w:noProof/>
              </w:rPr>
              <w:t>Erwartungshorizont von Modul 1</w:t>
            </w:r>
            <w:r w:rsidR="0005634F">
              <w:rPr>
                <w:noProof/>
                <w:webHidden/>
              </w:rPr>
              <w:tab/>
            </w:r>
            <w:r w:rsidR="0005634F">
              <w:rPr>
                <w:noProof/>
                <w:webHidden/>
              </w:rPr>
              <w:fldChar w:fldCharType="begin"/>
            </w:r>
            <w:r w:rsidR="0005634F">
              <w:rPr>
                <w:noProof/>
                <w:webHidden/>
              </w:rPr>
              <w:instrText xml:space="preserve"> PAGEREF _Toc74906841 \h </w:instrText>
            </w:r>
            <w:r w:rsidR="0005634F">
              <w:rPr>
                <w:noProof/>
                <w:webHidden/>
              </w:rPr>
            </w:r>
            <w:r w:rsidR="0005634F">
              <w:rPr>
                <w:noProof/>
                <w:webHidden/>
              </w:rPr>
              <w:fldChar w:fldCharType="separate"/>
            </w:r>
            <w:r w:rsidR="0005634F">
              <w:rPr>
                <w:noProof/>
                <w:webHidden/>
              </w:rPr>
              <w:t>9</w:t>
            </w:r>
            <w:r w:rsidR="0005634F">
              <w:rPr>
                <w:noProof/>
                <w:webHidden/>
              </w:rPr>
              <w:fldChar w:fldCharType="end"/>
            </w:r>
          </w:hyperlink>
        </w:p>
        <w:p w14:paraId="6E012058" w14:textId="308C0648" w:rsidR="0005634F" w:rsidRDefault="00ED2B2A">
          <w:pPr>
            <w:pStyle w:val="Verzeichnis2"/>
            <w:tabs>
              <w:tab w:val="right" w:leader="dot" w:pos="9062"/>
            </w:tabs>
            <w:rPr>
              <w:rFonts w:eastAsiaTheme="minorEastAsia"/>
              <w:noProof/>
              <w:sz w:val="22"/>
              <w:lang w:eastAsia="de-AT"/>
            </w:rPr>
          </w:pPr>
          <w:hyperlink w:anchor="_Toc74906842" w:history="1">
            <w:r w:rsidR="0005634F" w:rsidRPr="00EA304C">
              <w:rPr>
                <w:rStyle w:val="Hyperlink"/>
                <w:bCs/>
                <w:noProof/>
              </w:rPr>
              <w:t>Modul 2: Tourenplanung im Gelände</w:t>
            </w:r>
            <w:r w:rsidR="0005634F" w:rsidRPr="00EA304C">
              <w:rPr>
                <w:rStyle w:val="Hyperlink"/>
                <w:noProof/>
              </w:rPr>
              <w:t xml:space="preserve"> - </w:t>
            </w:r>
            <w:r w:rsidR="0005634F" w:rsidRPr="00EA304C">
              <w:rPr>
                <w:rStyle w:val="Hyperlink"/>
                <w:i/>
                <w:iCs/>
                <w:noProof/>
              </w:rPr>
              <w:t>Alpenvereinaktiv-App</w:t>
            </w:r>
            <w:r w:rsidR="0005634F">
              <w:rPr>
                <w:noProof/>
                <w:webHidden/>
              </w:rPr>
              <w:tab/>
            </w:r>
            <w:r w:rsidR="0005634F">
              <w:rPr>
                <w:noProof/>
                <w:webHidden/>
              </w:rPr>
              <w:fldChar w:fldCharType="begin"/>
            </w:r>
            <w:r w:rsidR="0005634F">
              <w:rPr>
                <w:noProof/>
                <w:webHidden/>
              </w:rPr>
              <w:instrText xml:space="preserve"> PAGEREF _Toc74906842 \h </w:instrText>
            </w:r>
            <w:r w:rsidR="0005634F">
              <w:rPr>
                <w:noProof/>
                <w:webHidden/>
              </w:rPr>
            </w:r>
            <w:r w:rsidR="0005634F">
              <w:rPr>
                <w:noProof/>
                <w:webHidden/>
              </w:rPr>
              <w:fldChar w:fldCharType="separate"/>
            </w:r>
            <w:r w:rsidR="0005634F">
              <w:rPr>
                <w:noProof/>
                <w:webHidden/>
              </w:rPr>
              <w:t>10</w:t>
            </w:r>
            <w:r w:rsidR="0005634F">
              <w:rPr>
                <w:noProof/>
                <w:webHidden/>
              </w:rPr>
              <w:fldChar w:fldCharType="end"/>
            </w:r>
          </w:hyperlink>
        </w:p>
        <w:p w14:paraId="3C42B6FF" w14:textId="37078803" w:rsidR="0005634F" w:rsidRDefault="00ED2B2A">
          <w:pPr>
            <w:pStyle w:val="Verzeichnis3"/>
            <w:tabs>
              <w:tab w:val="right" w:leader="dot" w:pos="9062"/>
            </w:tabs>
            <w:rPr>
              <w:rFonts w:eastAsiaTheme="minorEastAsia"/>
              <w:noProof/>
              <w:sz w:val="22"/>
              <w:lang w:eastAsia="de-AT"/>
            </w:rPr>
          </w:pPr>
          <w:hyperlink w:anchor="_Toc74906843" w:history="1">
            <w:r w:rsidR="0005634F" w:rsidRPr="00EA304C">
              <w:rPr>
                <w:rStyle w:val="Hyperlink"/>
                <w:noProof/>
              </w:rPr>
              <w:t>Arbeitsaufgabe 2: Orientierung und Tourenplanung im Gelände</w:t>
            </w:r>
            <w:r w:rsidR="0005634F">
              <w:rPr>
                <w:noProof/>
                <w:webHidden/>
              </w:rPr>
              <w:tab/>
            </w:r>
            <w:r w:rsidR="0005634F">
              <w:rPr>
                <w:noProof/>
                <w:webHidden/>
              </w:rPr>
              <w:fldChar w:fldCharType="begin"/>
            </w:r>
            <w:r w:rsidR="0005634F">
              <w:rPr>
                <w:noProof/>
                <w:webHidden/>
              </w:rPr>
              <w:instrText xml:space="preserve"> PAGEREF _Toc74906843 \h </w:instrText>
            </w:r>
            <w:r w:rsidR="0005634F">
              <w:rPr>
                <w:noProof/>
                <w:webHidden/>
              </w:rPr>
            </w:r>
            <w:r w:rsidR="0005634F">
              <w:rPr>
                <w:noProof/>
                <w:webHidden/>
              </w:rPr>
              <w:fldChar w:fldCharType="separate"/>
            </w:r>
            <w:r w:rsidR="0005634F">
              <w:rPr>
                <w:noProof/>
                <w:webHidden/>
              </w:rPr>
              <w:t>10</w:t>
            </w:r>
            <w:r w:rsidR="0005634F">
              <w:rPr>
                <w:noProof/>
                <w:webHidden/>
              </w:rPr>
              <w:fldChar w:fldCharType="end"/>
            </w:r>
          </w:hyperlink>
        </w:p>
        <w:p w14:paraId="6673252F" w14:textId="3E5633F1" w:rsidR="0005634F" w:rsidRDefault="00ED2B2A">
          <w:pPr>
            <w:pStyle w:val="Verzeichnis2"/>
            <w:tabs>
              <w:tab w:val="right" w:leader="dot" w:pos="9062"/>
            </w:tabs>
            <w:rPr>
              <w:rFonts w:eastAsiaTheme="minorEastAsia"/>
              <w:noProof/>
              <w:sz w:val="22"/>
              <w:lang w:eastAsia="de-AT"/>
            </w:rPr>
          </w:pPr>
          <w:hyperlink w:anchor="_Toc74906844" w:history="1">
            <w:r w:rsidR="0005634F" w:rsidRPr="00EA304C">
              <w:rPr>
                <w:rStyle w:val="Hyperlink"/>
                <w:noProof/>
              </w:rPr>
              <w:t>Erwartungshorizont von Modul 2</w:t>
            </w:r>
            <w:r w:rsidR="0005634F">
              <w:rPr>
                <w:noProof/>
                <w:webHidden/>
              </w:rPr>
              <w:tab/>
            </w:r>
            <w:r w:rsidR="0005634F">
              <w:rPr>
                <w:noProof/>
                <w:webHidden/>
              </w:rPr>
              <w:fldChar w:fldCharType="begin"/>
            </w:r>
            <w:r w:rsidR="0005634F">
              <w:rPr>
                <w:noProof/>
                <w:webHidden/>
              </w:rPr>
              <w:instrText xml:space="preserve"> PAGEREF _Toc74906844 \h </w:instrText>
            </w:r>
            <w:r w:rsidR="0005634F">
              <w:rPr>
                <w:noProof/>
                <w:webHidden/>
              </w:rPr>
            </w:r>
            <w:r w:rsidR="0005634F">
              <w:rPr>
                <w:noProof/>
                <w:webHidden/>
              </w:rPr>
              <w:fldChar w:fldCharType="separate"/>
            </w:r>
            <w:r w:rsidR="0005634F">
              <w:rPr>
                <w:noProof/>
                <w:webHidden/>
              </w:rPr>
              <w:t>11</w:t>
            </w:r>
            <w:r w:rsidR="0005634F">
              <w:rPr>
                <w:noProof/>
                <w:webHidden/>
              </w:rPr>
              <w:fldChar w:fldCharType="end"/>
            </w:r>
          </w:hyperlink>
        </w:p>
        <w:p w14:paraId="6A666007" w14:textId="0432D6D6" w:rsidR="0005634F" w:rsidRDefault="00ED2B2A">
          <w:pPr>
            <w:pStyle w:val="Verzeichnis1"/>
            <w:tabs>
              <w:tab w:val="right" w:leader="dot" w:pos="9062"/>
            </w:tabs>
            <w:rPr>
              <w:rFonts w:eastAsiaTheme="minorEastAsia"/>
              <w:noProof/>
              <w:sz w:val="22"/>
              <w:lang w:eastAsia="de-AT"/>
            </w:rPr>
          </w:pPr>
          <w:hyperlink w:anchor="_Toc74906845" w:history="1">
            <w:r w:rsidR="0005634F" w:rsidRPr="00EA304C">
              <w:rPr>
                <w:rStyle w:val="Hyperlink"/>
                <w:noProof/>
              </w:rPr>
              <w:t>6. Tools und Links</w:t>
            </w:r>
            <w:r w:rsidR="0005634F">
              <w:rPr>
                <w:noProof/>
                <w:webHidden/>
              </w:rPr>
              <w:tab/>
            </w:r>
            <w:r w:rsidR="0005634F">
              <w:rPr>
                <w:noProof/>
                <w:webHidden/>
              </w:rPr>
              <w:fldChar w:fldCharType="begin"/>
            </w:r>
            <w:r w:rsidR="0005634F">
              <w:rPr>
                <w:noProof/>
                <w:webHidden/>
              </w:rPr>
              <w:instrText xml:space="preserve"> PAGEREF _Toc74906845 \h </w:instrText>
            </w:r>
            <w:r w:rsidR="0005634F">
              <w:rPr>
                <w:noProof/>
                <w:webHidden/>
              </w:rPr>
            </w:r>
            <w:r w:rsidR="0005634F">
              <w:rPr>
                <w:noProof/>
                <w:webHidden/>
              </w:rPr>
              <w:fldChar w:fldCharType="separate"/>
            </w:r>
            <w:r w:rsidR="0005634F">
              <w:rPr>
                <w:noProof/>
                <w:webHidden/>
              </w:rPr>
              <w:t>12</w:t>
            </w:r>
            <w:r w:rsidR="0005634F">
              <w:rPr>
                <w:noProof/>
                <w:webHidden/>
              </w:rPr>
              <w:fldChar w:fldCharType="end"/>
            </w:r>
          </w:hyperlink>
        </w:p>
        <w:p w14:paraId="747ED238" w14:textId="715E1714" w:rsidR="0005634F" w:rsidRDefault="00ED2B2A">
          <w:pPr>
            <w:pStyle w:val="Verzeichnis1"/>
            <w:tabs>
              <w:tab w:val="right" w:leader="dot" w:pos="9062"/>
            </w:tabs>
            <w:rPr>
              <w:rFonts w:eastAsiaTheme="minorEastAsia"/>
              <w:noProof/>
              <w:sz w:val="22"/>
              <w:lang w:eastAsia="de-AT"/>
            </w:rPr>
          </w:pPr>
          <w:hyperlink w:anchor="_Toc74906846" w:history="1">
            <w:r w:rsidR="0005634F" w:rsidRPr="00EA304C">
              <w:rPr>
                <w:rStyle w:val="Hyperlink"/>
                <w:noProof/>
              </w:rPr>
              <w:t>7. Literatur</w:t>
            </w:r>
            <w:r w:rsidR="0005634F">
              <w:rPr>
                <w:noProof/>
                <w:webHidden/>
              </w:rPr>
              <w:tab/>
            </w:r>
            <w:r w:rsidR="0005634F">
              <w:rPr>
                <w:noProof/>
                <w:webHidden/>
              </w:rPr>
              <w:fldChar w:fldCharType="begin"/>
            </w:r>
            <w:r w:rsidR="0005634F">
              <w:rPr>
                <w:noProof/>
                <w:webHidden/>
              </w:rPr>
              <w:instrText xml:space="preserve"> PAGEREF _Toc74906846 \h </w:instrText>
            </w:r>
            <w:r w:rsidR="0005634F">
              <w:rPr>
                <w:noProof/>
                <w:webHidden/>
              </w:rPr>
            </w:r>
            <w:r w:rsidR="0005634F">
              <w:rPr>
                <w:noProof/>
                <w:webHidden/>
              </w:rPr>
              <w:fldChar w:fldCharType="separate"/>
            </w:r>
            <w:r w:rsidR="0005634F">
              <w:rPr>
                <w:noProof/>
                <w:webHidden/>
              </w:rPr>
              <w:t>12</w:t>
            </w:r>
            <w:r w:rsidR="0005634F">
              <w:rPr>
                <w:noProof/>
                <w:webHidden/>
              </w:rPr>
              <w:fldChar w:fldCharType="end"/>
            </w:r>
          </w:hyperlink>
        </w:p>
        <w:p w14:paraId="1534AFF8" w14:textId="40539AD7" w:rsidR="006E492D" w:rsidRDefault="006E492D">
          <w:r>
            <w:rPr>
              <w:b/>
              <w:bCs/>
              <w:lang w:val="de-DE"/>
            </w:rPr>
            <w:fldChar w:fldCharType="end"/>
          </w:r>
        </w:p>
      </w:sdtContent>
    </w:sdt>
    <w:p w14:paraId="171A17B5" w14:textId="702199E0" w:rsidR="00865C90" w:rsidRDefault="00865C90">
      <w:pPr>
        <w:spacing w:line="259" w:lineRule="auto"/>
        <w:jc w:val="left"/>
      </w:pPr>
      <w:r>
        <w:br w:type="page"/>
      </w:r>
    </w:p>
    <w:p w14:paraId="54CDB816" w14:textId="6067EA8D" w:rsidR="000B4131" w:rsidRDefault="00FF28A0" w:rsidP="00FF28A0">
      <w:pPr>
        <w:pStyle w:val="berschrift1"/>
      </w:pPr>
      <w:bookmarkStart w:id="0" w:name="_Toc74906830"/>
      <w:r>
        <w:lastRenderedPageBreak/>
        <w:t>1</w:t>
      </w:r>
      <w:r w:rsidR="003C4559">
        <w:t>.</w:t>
      </w:r>
      <w:r>
        <w:t xml:space="preserve"> </w:t>
      </w:r>
      <w:r w:rsidR="000B4131">
        <w:t>Konzeptbeschreibung</w:t>
      </w:r>
      <w:bookmarkEnd w:id="0"/>
    </w:p>
    <w:p w14:paraId="0CDCCE41" w14:textId="53EC952C" w:rsidR="000B4131" w:rsidRDefault="000B4131" w:rsidP="000B4131">
      <w:r w:rsidRPr="000B4131">
        <w:t>Diese Unterrichtskonzeption kann sowohl für E-Learning im Präsenzunterricht als auch für Distance-Learning im Fernunterricht verwendet werden. Anhand der Verwendung von digitalen Medien (Karten-Apps) wird das Methodenwissen der Schüler*innen gefördert. Eingesetzt werden können die Unterrichtsmaterialien in der 1. Klasse</w:t>
      </w:r>
      <w:r w:rsidR="00B4650A">
        <w:t xml:space="preserve"> </w:t>
      </w:r>
      <w:r w:rsidRPr="000B4131">
        <w:t>/</w:t>
      </w:r>
      <w:r w:rsidR="00B4650A">
        <w:t xml:space="preserve"> </w:t>
      </w:r>
      <w:r w:rsidRPr="000B4131">
        <w:t>5. Schulstufe.</w:t>
      </w:r>
    </w:p>
    <w:p w14:paraId="5F702B8F" w14:textId="77777777" w:rsidR="000B4131" w:rsidRPr="000B4131" w:rsidRDefault="000B4131" w:rsidP="000B4131">
      <w:r w:rsidRPr="000B4131">
        <w:t>Die Geographie soll verstanden werden. Nur wie? In dieser Arbeit entdecken Sie verschiedene Methoden, um Kompetenzen im Lesen von digitalen Karten und deren Anwendung zu erwerben bzw. auszubauen. Da wir in einem Zeitalter der Digitalisierung leben, möchten auch wir unseren Beitrag dazu leisten. Besonders Lehrerpersonen möchten wir die Möglichkeit bieten, ihr Wissen auszubauen, um Schüler*innen eine bessere Stütze zu sein. Im Rahmen dieses Unterrichtskonzepts lernen die Schüler*innen die Alpenvereinaktiv-App und die Offline-Map zur Positions- und Höhenbestimmung kennen sowie deren Anwendungsbereiche im Alltag. Außerdem reflektieren die Schüler*innen über deren Aussagekraft (z. B. inwieweit diese Apps den Alltag erleichtern). Daneben beschäftigen sich die Schüler*innen auch mit Höhen, Höhenmessung und Koordinaten.  </w:t>
      </w:r>
    </w:p>
    <w:p w14:paraId="6D4400DC" w14:textId="0219B2D0" w:rsidR="000B4131" w:rsidRDefault="000B4131" w:rsidP="000B4131">
      <w:r w:rsidRPr="000B4131">
        <w:t>Konkret sollen die Schüler*innen mithilfe der Karten eine Route planen: Vom Salzburger Hauptbahnhof mit dem Zug nach Spittal an der Drau, vom Bahnhof Spittal an der Drau mit dem Bus nach Gmünd, und von der Bushaltestelle Gmünd zu Fuß zur Burg Gmünd - dem Treffpunkt mit Onkel Gustav. Mit dem Auto geht es weiter zur Kölnbreinsperre durchs Maltatal und hier beginnt auch der anstrengende Teil der Reise: eine zweitägige Wanderung (inklusive Hüttenübernachtung) nach Bad Gastein. Die genaue Tourenplanung beinhaltet natürlich auch einen Blick in die Wettervorhersage.  </w:t>
      </w:r>
    </w:p>
    <w:p w14:paraId="2EED8EBC" w14:textId="4ED52257" w:rsidR="00664359" w:rsidRPr="000B4131" w:rsidRDefault="00664359" w:rsidP="000B4131">
      <w:r w:rsidRPr="000B4131">
        <w:t>Die Unterrichtskonzeption ist in folgende Teilmodule gegliedert: </w:t>
      </w:r>
    </w:p>
    <w:p w14:paraId="6E52B424" w14:textId="4E4ACA7F" w:rsidR="00FF28A0" w:rsidRPr="00664359" w:rsidRDefault="001A2F51" w:rsidP="00664359">
      <w:pPr>
        <w:spacing w:line="259" w:lineRule="auto"/>
        <w:jc w:val="left"/>
        <w:rPr>
          <w:rFonts w:eastAsiaTheme="majorEastAsia" w:cstheme="majorBidi"/>
          <w:b/>
          <w:bCs/>
          <w:color w:val="000000" w:themeColor="text1"/>
          <w:sz w:val="32"/>
          <w:szCs w:val="32"/>
        </w:rPr>
      </w:pPr>
      <w:r w:rsidRPr="00664359">
        <w:rPr>
          <w:b/>
          <w:bCs/>
        </w:rPr>
        <w:t xml:space="preserve">Modul 1: </w:t>
      </w:r>
      <w:r w:rsidR="000B4131" w:rsidRPr="00664359">
        <w:rPr>
          <w:b/>
          <w:bCs/>
        </w:rPr>
        <w:t>Routenplanung für Zug, Bus und Auto </w:t>
      </w:r>
    </w:p>
    <w:p w14:paraId="4BF5D593" w14:textId="48133CA2" w:rsidR="000B4131" w:rsidRPr="000B4131" w:rsidRDefault="00664359" w:rsidP="0071799C">
      <w:pPr>
        <w:ind w:firstLine="432"/>
        <w:contextualSpacing/>
        <w:jc w:val="left"/>
      </w:pPr>
      <w:r w:rsidRPr="00664359">
        <w:rPr>
          <w:i/>
          <w:iCs/>
        </w:rPr>
        <w:sym w:font="Wingdings" w:char="F0E0"/>
      </w:r>
      <w:r>
        <w:rPr>
          <w:i/>
          <w:iCs/>
        </w:rPr>
        <w:t xml:space="preserve"> </w:t>
      </w:r>
      <w:r w:rsidR="000B4131" w:rsidRPr="003C4559">
        <w:rPr>
          <w:i/>
          <w:iCs/>
        </w:rPr>
        <w:t>Offline-Maps 3.7 </w:t>
      </w:r>
      <w:r w:rsidR="000B4131" w:rsidRPr="000B4131">
        <w:t>(oder andere Offline-Apps)</w:t>
      </w:r>
    </w:p>
    <w:p w14:paraId="310F53DA" w14:textId="77777777" w:rsidR="000B4131" w:rsidRPr="000B4131" w:rsidRDefault="000B4131" w:rsidP="0071799C">
      <w:pPr>
        <w:contextualSpacing/>
      </w:pPr>
      <w:r w:rsidRPr="000B4131">
        <w:rPr>
          <w:u w:val="single"/>
        </w:rPr>
        <w:t>Routenplanung für den Zug</w:t>
      </w:r>
      <w:r w:rsidRPr="000B4131">
        <w:t>: Reise vom Salzburger Hauptbahnhof nach Spittal an der Drau  </w:t>
      </w:r>
    </w:p>
    <w:p w14:paraId="341097CE" w14:textId="77777777" w:rsidR="000B4131" w:rsidRPr="000B4131" w:rsidRDefault="000B4131" w:rsidP="0071799C">
      <w:pPr>
        <w:contextualSpacing/>
      </w:pPr>
      <w:r w:rsidRPr="000B4131">
        <w:rPr>
          <w:u w:val="single"/>
        </w:rPr>
        <w:t>Routenplanung für den Bus</w:t>
      </w:r>
      <w:r w:rsidRPr="000B4131">
        <w:t>: Fahrt mit Bus nach Gmünd, Eingabe von Buslinie, Navigation zur Burg Gmünd (dem Treffpunkt mit Onkel Gustav)</w:t>
      </w:r>
    </w:p>
    <w:p w14:paraId="2D6602FE" w14:textId="3ACAD8D6" w:rsidR="00B4650A" w:rsidRPr="000B4131" w:rsidRDefault="000B4131" w:rsidP="0071799C">
      <w:pPr>
        <w:contextualSpacing/>
      </w:pPr>
      <w:r w:rsidRPr="000B4131">
        <w:rPr>
          <w:u w:val="single"/>
        </w:rPr>
        <w:t>Routenplanung für das Auto</w:t>
      </w:r>
      <w:r w:rsidRPr="000B4131">
        <w:t>: Autofahrt von Gmünd (Burg Gmünd) zur Kölnbreinsperre</w:t>
      </w:r>
    </w:p>
    <w:p w14:paraId="17AA3F91" w14:textId="6E43C952" w:rsidR="00FF28A0" w:rsidRPr="00AC1191" w:rsidRDefault="001A2F51" w:rsidP="00AC1191">
      <w:pPr>
        <w:pStyle w:val="berschrift2"/>
      </w:pPr>
      <w:bookmarkStart w:id="1" w:name="_Toc74906831"/>
      <w:r>
        <w:lastRenderedPageBreak/>
        <w:t xml:space="preserve">Modul 2: </w:t>
      </w:r>
      <w:r w:rsidR="000B4131" w:rsidRPr="00AC1191">
        <w:t>Tourenplanung im Gelände</w:t>
      </w:r>
      <w:bookmarkEnd w:id="1"/>
    </w:p>
    <w:p w14:paraId="3F619676" w14:textId="306184E3" w:rsidR="000B4131" w:rsidRPr="000B4131" w:rsidRDefault="00664359" w:rsidP="0071799C">
      <w:pPr>
        <w:ind w:firstLine="432"/>
        <w:contextualSpacing/>
      </w:pPr>
      <w:r w:rsidRPr="00664359">
        <w:rPr>
          <w:i/>
          <w:iCs/>
        </w:rPr>
        <w:sym w:font="Wingdings" w:char="F0E0"/>
      </w:r>
      <w:r>
        <w:rPr>
          <w:i/>
          <w:iCs/>
        </w:rPr>
        <w:t xml:space="preserve"> </w:t>
      </w:r>
      <w:r w:rsidR="000B4131" w:rsidRPr="003C4559">
        <w:rPr>
          <w:i/>
          <w:iCs/>
        </w:rPr>
        <w:t>Alpenvereinaktiv-App</w:t>
      </w:r>
    </w:p>
    <w:p w14:paraId="6788EB02" w14:textId="1BA96612" w:rsidR="00B4650A" w:rsidRPr="000B4131" w:rsidRDefault="00664359" w:rsidP="00CF3952">
      <w:pPr>
        <w:jc w:val="left"/>
      </w:pPr>
      <w:r w:rsidRPr="00664359">
        <w:rPr>
          <w:u w:val="single"/>
        </w:rPr>
        <w:t>Planung einer Wanderroute:</w:t>
      </w:r>
      <w:r>
        <w:t xml:space="preserve"> Wanderung von der </w:t>
      </w:r>
      <w:r w:rsidR="000B4131" w:rsidRPr="000B4131">
        <w:t>Kölnbreinsperre </w:t>
      </w:r>
      <w:r>
        <w:t>nach Bad Gastein</w:t>
      </w:r>
      <w:r w:rsidR="000B4131" w:rsidRPr="000B4131">
        <w:t>, Hütten suchen, aktuelle Wetterdaten abrufen,</w:t>
      </w:r>
      <w:r w:rsidR="00CF3952">
        <w:t xml:space="preserve"> </w:t>
      </w:r>
      <w:r w:rsidR="000B4131" w:rsidRPr="000B4131">
        <w:t>Strecke exportieren,</w:t>
      </w:r>
      <w:r w:rsidR="00CF3952">
        <w:t xml:space="preserve"> </w:t>
      </w:r>
      <w:r w:rsidR="000B4131" w:rsidRPr="000B4131">
        <w:t>Höhenmeterangaben visualisieren und Hö</w:t>
      </w:r>
      <w:r w:rsidR="00B4650A">
        <w:t>he</w:t>
      </w:r>
      <w:r w:rsidR="00D90440">
        <w:t xml:space="preserve"> </w:t>
      </w:r>
      <w:r w:rsidR="000B4131" w:rsidRPr="000B4131">
        <w:t>ablesen,</w:t>
      </w:r>
      <w:r w:rsidR="00CF3952">
        <w:t xml:space="preserve"> </w:t>
      </w:r>
      <w:r w:rsidR="000B4131" w:rsidRPr="000B4131">
        <w:t>Standort anzeigen</w:t>
      </w:r>
      <w:r w:rsidR="00B4650A">
        <w:t>.</w:t>
      </w:r>
    </w:p>
    <w:p w14:paraId="595144AA" w14:textId="1A80339F" w:rsidR="00FF28A0" w:rsidRDefault="00FF28A0" w:rsidP="00FF28A0">
      <w:pPr>
        <w:pStyle w:val="berschrift1"/>
      </w:pPr>
      <w:bookmarkStart w:id="2" w:name="_Toc74906832"/>
      <w:r w:rsidRPr="00FF28A0">
        <w:t>3</w:t>
      </w:r>
      <w:r w:rsidR="003C4559">
        <w:t>.</w:t>
      </w:r>
      <w:r w:rsidRPr="00FF28A0">
        <w:t xml:space="preserve"> </w:t>
      </w:r>
      <w:r w:rsidR="000B4131" w:rsidRPr="00FF28A0">
        <w:t>Lehrplanbezug</w:t>
      </w:r>
      <w:bookmarkEnd w:id="2"/>
      <w:r w:rsidR="000B4131" w:rsidRPr="00FF28A0">
        <w:t xml:space="preserve"> </w:t>
      </w:r>
    </w:p>
    <w:p w14:paraId="58098DB2" w14:textId="701A0AB6" w:rsidR="000B4131" w:rsidRPr="00AC1191" w:rsidRDefault="00FF28A0" w:rsidP="00AC1191">
      <w:pPr>
        <w:pStyle w:val="berschrift2"/>
      </w:pPr>
      <w:bookmarkStart w:id="3" w:name="_Toc74906833"/>
      <w:r w:rsidRPr="00AC1191">
        <w:t xml:space="preserve">3.1. </w:t>
      </w:r>
      <w:r w:rsidR="001A2F51">
        <w:t>Lehrplanbezug GW</w:t>
      </w:r>
      <w:bookmarkEnd w:id="3"/>
      <w:r w:rsidRPr="00AC1191">
        <w:t xml:space="preserve"> </w:t>
      </w:r>
    </w:p>
    <w:p w14:paraId="018DC92C" w14:textId="77777777" w:rsidR="000B4131" w:rsidRPr="000B4131" w:rsidRDefault="000B4131" w:rsidP="0071799C">
      <w:pPr>
        <w:contextualSpacing/>
      </w:pPr>
      <w:r w:rsidRPr="000B4131">
        <w:rPr>
          <w:u w:val="single"/>
        </w:rPr>
        <w:t>1. Klasse: Gutes Leben und Wirtschaften</w:t>
      </w:r>
      <w:r w:rsidRPr="000B4131">
        <w:t> </w:t>
      </w:r>
    </w:p>
    <w:p w14:paraId="376B58DA" w14:textId="77777777" w:rsidR="000B4131" w:rsidRPr="000B4131" w:rsidRDefault="000B4131" w:rsidP="0071799C">
      <w:pPr>
        <w:contextualSpacing/>
      </w:pPr>
      <w:r w:rsidRPr="000B4131">
        <w:t>Kompetenz- und Anwendungsbereich 1: Leben und Wirtschaften im eigenen Haushalt </w:t>
      </w:r>
    </w:p>
    <w:p w14:paraId="2C3C820F" w14:textId="77777777" w:rsidR="000B4131" w:rsidRPr="000B4131" w:rsidRDefault="000B4131" w:rsidP="0071799C">
      <w:pPr>
        <w:contextualSpacing/>
      </w:pPr>
      <w:r w:rsidRPr="000B4131">
        <w:rPr>
          <w:i/>
          <w:iCs/>
        </w:rPr>
        <w:t>Die Schülerinnen und Schüler können …</w:t>
      </w:r>
      <w:r w:rsidRPr="000B4131">
        <w:t> </w:t>
      </w:r>
    </w:p>
    <w:p w14:paraId="285636BE" w14:textId="3F8F3775" w:rsidR="000B4131" w:rsidRPr="000B4131" w:rsidRDefault="000B4131" w:rsidP="0071799C">
      <w:pPr>
        <w:contextualSpacing/>
      </w:pPr>
      <w:r w:rsidRPr="000B4131">
        <w:t>1.1 eigene Wünsche und Bedürfnisse formulieren und vergleichen, deren Umsetzbarkeit reflektieren sowie ihr persönliches Leben auf verschiedenen Maßstabsebenen mit Hilfe von Geomedien einordnen und darstellen. </w:t>
      </w:r>
      <w:r w:rsidR="006841E9">
        <w:t>(vgl. Lehrplankommission GW, 2021)</w:t>
      </w:r>
    </w:p>
    <w:p w14:paraId="0E7EE0D5" w14:textId="6BB468F4" w:rsidR="000B4131" w:rsidRPr="000B4131" w:rsidRDefault="00FF28A0" w:rsidP="00FF28A0">
      <w:pPr>
        <w:pStyle w:val="berschrift2"/>
      </w:pPr>
      <w:bookmarkStart w:id="4" w:name="_Toc74906834"/>
      <w:r>
        <w:rPr>
          <w:bCs/>
        </w:rPr>
        <w:t xml:space="preserve">3.2. </w:t>
      </w:r>
      <w:r w:rsidR="000B4131" w:rsidRPr="000B4131">
        <w:rPr>
          <w:bCs/>
        </w:rPr>
        <w:t>Lehrplanbezug digitale Grundbildung:</w:t>
      </w:r>
      <w:bookmarkEnd w:id="4"/>
      <w:r w:rsidR="000B4131" w:rsidRPr="000B4131">
        <w:t> </w:t>
      </w:r>
    </w:p>
    <w:p w14:paraId="3483FBA2" w14:textId="77777777" w:rsidR="000B4131" w:rsidRPr="000B4131" w:rsidRDefault="000B4131" w:rsidP="0071799C">
      <w:pPr>
        <w:contextualSpacing/>
      </w:pPr>
      <w:r w:rsidRPr="000B4131">
        <w:rPr>
          <w:u w:val="single"/>
        </w:rPr>
        <w:t>Computational Thinking</w:t>
      </w:r>
      <w:r w:rsidRPr="000B4131">
        <w:t>  </w:t>
      </w:r>
    </w:p>
    <w:p w14:paraId="34D3A842" w14:textId="77777777" w:rsidR="00B4650A" w:rsidRDefault="000B4131" w:rsidP="0071799C">
      <w:pPr>
        <w:contextualSpacing/>
      </w:pPr>
      <w:r w:rsidRPr="000B4131">
        <w:t>Mit Algorithmen arbeiten: </w:t>
      </w:r>
      <w:r w:rsidRPr="000B4131">
        <w:rPr>
          <w:i/>
          <w:iCs/>
        </w:rPr>
        <w:t>Schülerinnen und Schüler...</w:t>
      </w:r>
      <w:r w:rsidRPr="000B4131">
        <w:t>  </w:t>
      </w:r>
    </w:p>
    <w:p w14:paraId="68CC2566" w14:textId="3C86446F" w:rsidR="00B4650A" w:rsidRDefault="00B4650A" w:rsidP="0071799C">
      <w:pPr>
        <w:contextualSpacing/>
      </w:pPr>
      <w:r>
        <w:t xml:space="preserve">- </w:t>
      </w:r>
      <w:r w:rsidR="000B4131" w:rsidRPr="000B4131">
        <w:t>nennen und beschreiben Abläufe aus dem Alltag,  </w:t>
      </w:r>
    </w:p>
    <w:p w14:paraId="6B308C86" w14:textId="61E414B0" w:rsidR="000B4131" w:rsidRDefault="00B4650A" w:rsidP="0071799C">
      <w:pPr>
        <w:contextualSpacing/>
      </w:pPr>
      <w:r>
        <w:t xml:space="preserve">- </w:t>
      </w:r>
      <w:r w:rsidR="000B4131" w:rsidRPr="000B4131">
        <w:t>verwenden, erstellen und reflektieren Codierungen (z. B. Geheimschrift, QR-Code)</w:t>
      </w:r>
    </w:p>
    <w:p w14:paraId="41A32FE1" w14:textId="2A992539" w:rsidR="00312AEC" w:rsidRPr="000B4131" w:rsidRDefault="00ED2B2A" w:rsidP="0071799C">
      <w:pPr>
        <w:contextualSpacing/>
      </w:pPr>
      <w:sdt>
        <w:sdtPr>
          <w:alias w:val="To edit, see citavi.com/edit"/>
          <w:tag w:val="CitaviPlaceholder#85c41790-2132-4c7c-8053-783d3ee571f6"/>
          <w:id w:val="-1790882614"/>
          <w:placeholder>
            <w:docPart w:val="DefaultPlaceholder_-1854013440"/>
          </w:placeholder>
        </w:sdtPr>
        <w:sdtEndPr/>
        <w:sdtContent>
          <w:r w:rsidR="00F32BD4">
            <w:rPr>
              <w:noProof/>
            </w:rPr>
            <w:fldChar w:fldCharType="begin"/>
          </w:r>
          <w:r w:rsidR="00F32BD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ZWR1YWNhZGVteS5hdC9nd2IvcGx1Z2luZmlsZS5waHAvNDgwNDQvbW9kX3Jlc291cmNlL2NvbnRlbnQvMi9CcmVpdGZ1c3NfS29sbGVyXzIwMjEwMzI3X0RHQmluR1dfRXJzdGFiZ2FiZV9sYXlvdXRpZXJ0LnBkZiIsIlVyaVN0cmluZyI6Imh0dHBzOi8vd3d3LmVkdWFjYWRlbXkuYXQvZ3diL3BsdWdpbmZpbGUucGhwLzQ4MDQ0L21vZF9yZXNvdXJjZS9jb250ZW50LzIvQnJlaXRmdXNzX0tvbGxlcl8yMDIxMDMyN19ER0JpbkdXX0Vyc3RhYmdhYmVfbGF5b3V0aWVydC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}</w:instrText>
          </w:r>
          <w:r w:rsidR="00F32BD4">
            <w:rPr>
              <w:noProof/>
            </w:rPr>
            <w:fldChar w:fldCharType="separate"/>
          </w:r>
          <w:r w:rsidR="00F32BD4">
            <w:rPr>
              <w:noProof/>
            </w:rPr>
            <w:t>(vgl. Breitfuss-Horner und Koller 2021 S. 3)</w:t>
          </w:r>
          <w:r w:rsidR="00F32BD4">
            <w:rPr>
              <w:noProof/>
            </w:rPr>
            <w:fldChar w:fldCharType="end"/>
          </w:r>
        </w:sdtContent>
      </w:sdt>
    </w:p>
    <w:p w14:paraId="56B1EDF9" w14:textId="467EFA9F" w:rsidR="00457FA4" w:rsidRDefault="00FF28A0" w:rsidP="00B4650A">
      <w:pPr>
        <w:pStyle w:val="berschrift1"/>
        <w:rPr>
          <w:lang w:val="de-DE"/>
        </w:rPr>
      </w:pPr>
      <w:bookmarkStart w:id="5" w:name="_Toc74906835"/>
      <w:r>
        <w:rPr>
          <w:lang w:val="de-DE"/>
        </w:rPr>
        <w:t>4</w:t>
      </w:r>
      <w:r w:rsidR="003C4559">
        <w:rPr>
          <w:lang w:val="de-DE"/>
        </w:rPr>
        <w:t>.</w:t>
      </w:r>
      <w:r>
        <w:rPr>
          <w:lang w:val="de-DE"/>
        </w:rPr>
        <w:t xml:space="preserve"> </w:t>
      </w:r>
      <w:r w:rsidR="000B4131">
        <w:rPr>
          <w:lang w:val="de-DE"/>
        </w:rPr>
        <w:t>Feinlernziele</w:t>
      </w:r>
      <w:bookmarkEnd w:id="5"/>
    </w:p>
    <w:p w14:paraId="20A19B36" w14:textId="619E1837" w:rsidR="00085F57" w:rsidRDefault="006B607C" w:rsidP="00201985">
      <w:pPr>
        <w:contextualSpacing/>
        <w:rPr>
          <w:lang w:val="de-DE"/>
        </w:rPr>
      </w:pPr>
      <w:r>
        <w:rPr>
          <w:lang w:val="de-DE"/>
        </w:rPr>
        <w:t xml:space="preserve">Die Schüler*innen erfahren </w:t>
      </w:r>
      <w:r w:rsidR="009814E8">
        <w:rPr>
          <w:lang w:val="de-DE"/>
        </w:rPr>
        <w:t>im Umgang mit den</w:t>
      </w:r>
      <w:r>
        <w:rPr>
          <w:lang w:val="de-DE"/>
        </w:rPr>
        <w:t xml:space="preserve"> beiden Apps verschiedene Kompetenzen. Im Weiteren werden Feinlernziele </w:t>
      </w:r>
      <w:r w:rsidR="00DA7DE9">
        <w:rPr>
          <w:lang w:val="de-DE"/>
        </w:rPr>
        <w:t>konkretisiert,</w:t>
      </w:r>
      <w:r>
        <w:rPr>
          <w:lang w:val="de-DE"/>
        </w:rPr>
        <w:t xml:space="preserve"> um auch einen Lernerfolg zu erkennen. </w:t>
      </w:r>
      <w:r w:rsidR="009814E8">
        <w:rPr>
          <w:lang w:val="de-DE"/>
        </w:rPr>
        <w:t xml:space="preserve">Durch die </w:t>
      </w:r>
      <w:r>
        <w:rPr>
          <w:lang w:val="de-DE"/>
        </w:rPr>
        <w:t>verschiedenen Aufgabenbereiche</w:t>
      </w:r>
      <w:r w:rsidR="009814E8">
        <w:rPr>
          <w:lang w:val="de-DE"/>
        </w:rPr>
        <w:t>,</w:t>
      </w:r>
      <w:r>
        <w:rPr>
          <w:lang w:val="de-DE"/>
        </w:rPr>
        <w:t xml:space="preserve"> die während des Ausfluges durchlaufen werden</w:t>
      </w:r>
      <w:r w:rsidR="00DA7DE9">
        <w:rPr>
          <w:lang w:val="de-DE"/>
        </w:rPr>
        <w:t>,</w:t>
      </w:r>
      <w:r>
        <w:rPr>
          <w:lang w:val="de-DE"/>
        </w:rPr>
        <w:t xml:space="preserve"> </w:t>
      </w:r>
      <w:r w:rsidR="00DA7DE9">
        <w:rPr>
          <w:lang w:val="de-DE"/>
        </w:rPr>
        <w:t>k</w:t>
      </w:r>
      <w:r>
        <w:rPr>
          <w:lang w:val="de-DE"/>
        </w:rPr>
        <w:t xml:space="preserve">önnen grundsätzlich Feinlernziele </w:t>
      </w:r>
      <w:r w:rsidR="00DA7DE9">
        <w:rPr>
          <w:lang w:val="de-DE"/>
        </w:rPr>
        <w:t>mit</w:t>
      </w:r>
      <w:r>
        <w:rPr>
          <w:lang w:val="de-DE"/>
        </w:rPr>
        <w:t xml:space="preserve"> verschiedenen Schwierigkeitsgraden </w:t>
      </w:r>
      <w:r w:rsidR="00DA7DE9">
        <w:rPr>
          <w:lang w:val="de-DE"/>
        </w:rPr>
        <w:t>er</w:t>
      </w:r>
      <w:r>
        <w:rPr>
          <w:lang w:val="de-DE"/>
        </w:rPr>
        <w:t xml:space="preserve">stellt werden. Hier kann individuell auf </w:t>
      </w:r>
      <w:r w:rsidR="009814E8">
        <w:rPr>
          <w:lang w:val="de-DE"/>
        </w:rPr>
        <w:t>einzelne Lernende</w:t>
      </w:r>
      <w:r>
        <w:rPr>
          <w:lang w:val="de-DE"/>
        </w:rPr>
        <w:t xml:space="preserve"> eingegangen werden. Das ist mit einem Mehraufwand</w:t>
      </w:r>
      <w:r w:rsidR="009814E8">
        <w:rPr>
          <w:lang w:val="de-DE"/>
        </w:rPr>
        <w:t xml:space="preserve"> auf Seiten der Lehrpersonen verbunden, jedoch wird so</w:t>
      </w:r>
      <w:r>
        <w:rPr>
          <w:lang w:val="de-DE"/>
        </w:rPr>
        <w:t xml:space="preserve"> individuell gefördert und gefordert. Da es sich hier um ein fiktives Lernangebot handelt, können wir nur grundsätzlich</w:t>
      </w:r>
      <w:r w:rsidR="009814E8">
        <w:rPr>
          <w:lang w:val="de-DE"/>
        </w:rPr>
        <w:t>e</w:t>
      </w:r>
      <w:r>
        <w:rPr>
          <w:lang w:val="de-DE"/>
        </w:rPr>
        <w:t xml:space="preserve"> Feinlernziele bestimmen</w:t>
      </w:r>
      <w:r w:rsidR="0032123B">
        <w:rPr>
          <w:lang w:val="de-DE"/>
        </w:rPr>
        <w:t>.</w:t>
      </w:r>
      <w:r>
        <w:rPr>
          <w:lang w:val="de-DE"/>
        </w:rPr>
        <w:t xml:space="preserve"> </w:t>
      </w:r>
      <w:r w:rsidR="0032123B">
        <w:rPr>
          <w:lang w:val="de-DE"/>
        </w:rPr>
        <w:t>Diese sollen</w:t>
      </w:r>
      <w:r>
        <w:rPr>
          <w:lang w:val="de-DE"/>
        </w:rPr>
        <w:t xml:space="preserve"> kognitiv </w:t>
      </w:r>
      <w:r w:rsidR="0032123B">
        <w:rPr>
          <w:lang w:val="de-DE"/>
        </w:rPr>
        <w:t>a</w:t>
      </w:r>
      <w:r>
        <w:rPr>
          <w:lang w:val="de-DE"/>
        </w:rPr>
        <w:t xml:space="preserve">nsprechend </w:t>
      </w:r>
      <w:r w:rsidR="0032123B">
        <w:rPr>
          <w:lang w:val="de-DE"/>
        </w:rPr>
        <w:t>sein</w:t>
      </w:r>
      <w:r>
        <w:rPr>
          <w:lang w:val="de-DE"/>
        </w:rPr>
        <w:t xml:space="preserve"> </w:t>
      </w:r>
      <w:r w:rsidR="0009790C">
        <w:rPr>
          <w:lang w:val="de-DE"/>
        </w:rPr>
        <w:t xml:space="preserve">sowie auch </w:t>
      </w:r>
      <w:r w:rsidR="00DA7DE9">
        <w:rPr>
          <w:lang w:val="de-DE"/>
        </w:rPr>
        <w:t>in gewissen Punkten</w:t>
      </w:r>
      <w:r w:rsidR="0009790C">
        <w:rPr>
          <w:lang w:val="de-DE"/>
        </w:rPr>
        <w:t xml:space="preserve"> </w:t>
      </w:r>
      <w:r w:rsidR="00DA7DE9">
        <w:rPr>
          <w:lang w:val="de-DE"/>
        </w:rPr>
        <w:t>a</w:t>
      </w:r>
      <w:r w:rsidR="0009790C">
        <w:rPr>
          <w:lang w:val="de-DE"/>
        </w:rPr>
        <w:t>ffektiv</w:t>
      </w:r>
      <w:r w:rsidR="0032123B">
        <w:rPr>
          <w:lang w:val="de-DE"/>
        </w:rPr>
        <w:t>. Hier bedienen wir uns verschiedener Ziele</w:t>
      </w:r>
      <w:r w:rsidR="009814E8">
        <w:rPr>
          <w:lang w:val="de-DE"/>
        </w:rPr>
        <w:t>:</w:t>
      </w:r>
    </w:p>
    <w:p w14:paraId="570B7E19" w14:textId="77777777" w:rsidR="00B5076E" w:rsidRDefault="00B5076E" w:rsidP="00201985">
      <w:pPr>
        <w:contextualSpacing/>
        <w:rPr>
          <w:i/>
          <w:iCs/>
          <w:u w:val="single"/>
          <w:lang w:val="de-DE"/>
        </w:rPr>
      </w:pPr>
    </w:p>
    <w:p w14:paraId="0D016F4F" w14:textId="2A60A775" w:rsidR="00794B98" w:rsidRDefault="00794B98" w:rsidP="00794B98">
      <w:pPr>
        <w:contextualSpacing/>
        <w:rPr>
          <w:i/>
          <w:iCs/>
          <w:u w:val="single"/>
          <w:lang w:val="de-DE"/>
        </w:rPr>
      </w:pPr>
      <w:r>
        <w:rPr>
          <w:i/>
          <w:iCs/>
          <w:u w:val="single"/>
          <w:lang w:val="de-DE"/>
        </w:rPr>
        <w:lastRenderedPageBreak/>
        <w:t>Anforderungsbereich 1 – Reproduktion</w:t>
      </w:r>
    </w:p>
    <w:p w14:paraId="01EBD167" w14:textId="48040FB5" w:rsidR="00794B98" w:rsidRDefault="00794B98" w:rsidP="00794B98">
      <w:pPr>
        <w:pStyle w:val="Listenabsatz"/>
        <w:numPr>
          <w:ilvl w:val="0"/>
          <w:numId w:val="36"/>
        </w:numPr>
        <w:rPr>
          <w:lang w:val="de-DE"/>
        </w:rPr>
      </w:pPr>
      <w:r>
        <w:rPr>
          <w:lang w:val="de-DE"/>
        </w:rPr>
        <w:t xml:space="preserve">Die Schüler*innen können die Funktionen der Kartenapps </w:t>
      </w:r>
      <w:r w:rsidRPr="00794B98">
        <w:rPr>
          <w:i/>
          <w:iCs/>
          <w:lang w:val="de-DE"/>
        </w:rPr>
        <w:t>OfflineMaps 3.7</w:t>
      </w:r>
      <w:r>
        <w:rPr>
          <w:lang w:val="de-DE"/>
        </w:rPr>
        <w:t xml:space="preserve"> und </w:t>
      </w:r>
      <w:r w:rsidRPr="00794B98">
        <w:rPr>
          <w:i/>
          <w:iCs/>
          <w:lang w:val="de-DE"/>
        </w:rPr>
        <w:t>Alpenvereinaktiv</w:t>
      </w:r>
      <w:r>
        <w:rPr>
          <w:lang w:val="de-DE"/>
        </w:rPr>
        <w:t xml:space="preserve"> benennen.</w:t>
      </w:r>
    </w:p>
    <w:p w14:paraId="5EDB6613" w14:textId="67F2F887" w:rsidR="003412AB" w:rsidRDefault="003412AB" w:rsidP="00794B98">
      <w:pPr>
        <w:pStyle w:val="Listenabsatz"/>
        <w:numPr>
          <w:ilvl w:val="0"/>
          <w:numId w:val="36"/>
        </w:numPr>
        <w:rPr>
          <w:lang w:val="de-DE"/>
        </w:rPr>
      </w:pPr>
      <w:r>
        <w:rPr>
          <w:lang w:val="de-DE"/>
        </w:rPr>
        <w:t>Die Schüler*innen können eine Wegbeschreibung anhand von Eckdaten verfassen.</w:t>
      </w:r>
    </w:p>
    <w:p w14:paraId="79C4C689" w14:textId="2EFBFAE9" w:rsidR="00794B98" w:rsidRDefault="00794B98" w:rsidP="00201985">
      <w:pPr>
        <w:pStyle w:val="Listenabsatz"/>
        <w:numPr>
          <w:ilvl w:val="0"/>
          <w:numId w:val="36"/>
        </w:numPr>
        <w:rPr>
          <w:lang w:val="de-DE"/>
        </w:rPr>
      </w:pPr>
      <w:r>
        <w:rPr>
          <w:lang w:val="de-DE"/>
        </w:rPr>
        <w:t>Die Schüler*innen können Weg</w:t>
      </w:r>
      <w:r w:rsidR="00906D51">
        <w:rPr>
          <w:lang w:val="de-DE"/>
        </w:rPr>
        <w:t>strecken</w:t>
      </w:r>
      <w:r>
        <w:rPr>
          <w:lang w:val="de-DE"/>
        </w:rPr>
        <w:t xml:space="preserve"> erstellen, den Standort und Koordinaten </w:t>
      </w:r>
      <w:r w:rsidR="00906D51">
        <w:rPr>
          <w:lang w:val="de-DE"/>
        </w:rPr>
        <w:t>ablesen</w:t>
      </w:r>
      <w:r>
        <w:rPr>
          <w:lang w:val="de-DE"/>
        </w:rPr>
        <w:t>.</w:t>
      </w:r>
    </w:p>
    <w:p w14:paraId="13D58E19" w14:textId="6880F815" w:rsidR="0012795A" w:rsidRPr="0012795A" w:rsidRDefault="0012795A" w:rsidP="0012795A">
      <w:pPr>
        <w:pStyle w:val="Listenabsatz"/>
        <w:numPr>
          <w:ilvl w:val="0"/>
          <w:numId w:val="36"/>
        </w:numPr>
        <w:rPr>
          <w:lang w:val="de-DE"/>
        </w:rPr>
      </w:pPr>
      <w:r>
        <w:rPr>
          <w:lang w:val="de-DE"/>
        </w:rPr>
        <w:t>Die Schüler*innen können Wegs</w:t>
      </w:r>
      <w:r w:rsidRPr="0012795A">
        <w:rPr>
          <w:lang w:val="de-DE"/>
        </w:rPr>
        <w:t>trecke</w:t>
      </w:r>
      <w:r>
        <w:rPr>
          <w:lang w:val="de-DE"/>
        </w:rPr>
        <w:t>n</w:t>
      </w:r>
      <w:r w:rsidRPr="0012795A">
        <w:rPr>
          <w:lang w:val="de-DE"/>
        </w:rPr>
        <w:t xml:space="preserve"> exportieren, Höhenmeterangaben visualisieren und </w:t>
      </w:r>
      <w:r>
        <w:rPr>
          <w:lang w:val="de-DE"/>
        </w:rPr>
        <w:t xml:space="preserve">die </w:t>
      </w:r>
      <w:r w:rsidRPr="0012795A">
        <w:rPr>
          <w:lang w:val="de-DE"/>
        </w:rPr>
        <w:t>Höhe ablesen</w:t>
      </w:r>
      <w:r>
        <w:rPr>
          <w:lang w:val="de-DE"/>
        </w:rPr>
        <w:t>.</w:t>
      </w:r>
    </w:p>
    <w:p w14:paraId="0A4C3F75" w14:textId="7B3B7A59" w:rsidR="0032123B" w:rsidRDefault="00794B98" w:rsidP="00201985">
      <w:pPr>
        <w:contextualSpacing/>
        <w:rPr>
          <w:i/>
          <w:iCs/>
          <w:u w:val="single"/>
          <w:lang w:val="de-DE"/>
        </w:rPr>
      </w:pPr>
      <w:r>
        <w:rPr>
          <w:i/>
          <w:iCs/>
          <w:u w:val="single"/>
          <w:lang w:val="de-DE"/>
        </w:rPr>
        <w:t>Anforderungsbereich 2 – Transfer</w:t>
      </w:r>
    </w:p>
    <w:p w14:paraId="22937B53" w14:textId="3E83DF38" w:rsidR="00794B98" w:rsidRDefault="00794B98" w:rsidP="00794B98">
      <w:pPr>
        <w:pStyle w:val="Listenabsatz"/>
        <w:numPr>
          <w:ilvl w:val="0"/>
          <w:numId w:val="35"/>
        </w:numPr>
        <w:rPr>
          <w:lang w:val="de-DE"/>
        </w:rPr>
      </w:pPr>
      <w:r w:rsidRPr="00C4707C">
        <w:rPr>
          <w:lang w:val="de-DE"/>
        </w:rPr>
        <w:t xml:space="preserve">Schüler*innen können </w:t>
      </w:r>
      <w:r>
        <w:rPr>
          <w:lang w:val="de-DE"/>
        </w:rPr>
        <w:t>selbstständig</w:t>
      </w:r>
      <w:r w:rsidRPr="00C4707C">
        <w:rPr>
          <w:lang w:val="de-DE"/>
        </w:rPr>
        <w:t xml:space="preserve"> Routen in den zwei verwendeten Apps planen sowie Übernachtungsmöglichkeiten finden</w:t>
      </w:r>
      <w:r>
        <w:rPr>
          <w:lang w:val="de-DE"/>
        </w:rPr>
        <w:t>.</w:t>
      </w:r>
    </w:p>
    <w:p w14:paraId="6417374A" w14:textId="647D589A" w:rsidR="00906D51" w:rsidRPr="00906D51" w:rsidRDefault="00906D51" w:rsidP="00906D51">
      <w:pPr>
        <w:pStyle w:val="Listenabsatz"/>
        <w:numPr>
          <w:ilvl w:val="0"/>
          <w:numId w:val="35"/>
        </w:numPr>
        <w:rPr>
          <w:lang w:val="de-DE"/>
        </w:rPr>
      </w:pPr>
      <w:r>
        <w:rPr>
          <w:rFonts w:ascii="Calibri" w:hAnsi="Calibri" w:cs="Calibri"/>
          <w:color w:val="000000"/>
        </w:rPr>
        <w:t>Die Schüler*innen können Höhenunterschiede und Himmelsrichtungen vergleichen und dadurch Aussagen treffen und formulieren.</w:t>
      </w:r>
    </w:p>
    <w:p w14:paraId="629423BF" w14:textId="49CFE7FF" w:rsidR="003412AB" w:rsidRDefault="003412AB" w:rsidP="00794B98">
      <w:pPr>
        <w:pStyle w:val="Listenabsatz"/>
        <w:numPr>
          <w:ilvl w:val="0"/>
          <w:numId w:val="35"/>
        </w:numPr>
        <w:rPr>
          <w:lang w:val="de-DE"/>
        </w:rPr>
      </w:pPr>
      <w:r>
        <w:rPr>
          <w:lang w:val="de-DE"/>
        </w:rPr>
        <w:t>Die Schüler*innen können Wetterbeschreibungen analysieren und erörtern, welche Ausrüstungsgegenstände zum Wandern benötigt werden.</w:t>
      </w:r>
    </w:p>
    <w:p w14:paraId="0DF841B5" w14:textId="2793F81E" w:rsidR="0061453E" w:rsidRPr="00794B98" w:rsidRDefault="0061453E" w:rsidP="00794B98">
      <w:pPr>
        <w:contextualSpacing/>
        <w:rPr>
          <w:i/>
          <w:iCs/>
          <w:u w:val="single"/>
          <w:lang w:val="de-DE"/>
        </w:rPr>
      </w:pPr>
      <w:r w:rsidRPr="00312AEC">
        <w:rPr>
          <w:i/>
          <w:iCs/>
          <w:u w:val="single"/>
          <w:lang w:val="de-DE"/>
        </w:rPr>
        <w:t>A</w:t>
      </w:r>
      <w:r w:rsidR="00794B98">
        <w:rPr>
          <w:i/>
          <w:iCs/>
          <w:u w:val="single"/>
          <w:lang w:val="de-DE"/>
        </w:rPr>
        <w:t>nforderungsbereich 3 - Reflexion</w:t>
      </w:r>
    </w:p>
    <w:p w14:paraId="5F78D258" w14:textId="3E154BC3" w:rsidR="00794B98" w:rsidRPr="00906D51" w:rsidRDefault="00794B98" w:rsidP="00906D51">
      <w:pPr>
        <w:pStyle w:val="Listenabsatz"/>
        <w:numPr>
          <w:ilvl w:val="0"/>
          <w:numId w:val="34"/>
        </w:numPr>
        <w:rPr>
          <w:lang w:val="de-DE"/>
        </w:rPr>
      </w:pPr>
      <w:r>
        <w:rPr>
          <w:lang w:val="de-DE"/>
        </w:rPr>
        <w:t>Die</w:t>
      </w:r>
      <w:r w:rsidR="006F0EBD" w:rsidRPr="00C4707C">
        <w:rPr>
          <w:lang w:val="de-DE"/>
        </w:rPr>
        <w:t xml:space="preserve"> Schüler*innen</w:t>
      </w:r>
      <w:r>
        <w:rPr>
          <w:lang w:val="de-DE"/>
        </w:rPr>
        <w:t xml:space="preserve"> können</w:t>
      </w:r>
      <w:r w:rsidR="006F0EBD" w:rsidRPr="00C4707C">
        <w:rPr>
          <w:lang w:val="de-DE"/>
        </w:rPr>
        <w:t xml:space="preserve"> eigene Verbesserungen</w:t>
      </w:r>
      <w:r>
        <w:rPr>
          <w:lang w:val="de-DE"/>
        </w:rPr>
        <w:t xml:space="preserve"> an</w:t>
      </w:r>
      <w:r w:rsidR="006F0EBD" w:rsidRPr="00C4707C">
        <w:rPr>
          <w:lang w:val="de-DE"/>
        </w:rPr>
        <w:t xml:space="preserve"> der Route </w:t>
      </w:r>
      <w:r>
        <w:rPr>
          <w:lang w:val="de-DE"/>
        </w:rPr>
        <w:t xml:space="preserve">vornehmen </w:t>
      </w:r>
      <w:r w:rsidR="006F0EBD" w:rsidRPr="00C4707C">
        <w:rPr>
          <w:lang w:val="de-DE"/>
        </w:rPr>
        <w:t>oder Vorschläge für neue Routen</w:t>
      </w:r>
      <w:r>
        <w:rPr>
          <w:lang w:val="de-DE"/>
        </w:rPr>
        <w:t xml:space="preserve"> erstellen</w:t>
      </w:r>
      <w:r w:rsidR="006F0EBD" w:rsidRPr="00C4707C">
        <w:rPr>
          <w:lang w:val="de-DE"/>
        </w:rPr>
        <w:t xml:space="preserve">. </w:t>
      </w:r>
    </w:p>
    <w:p w14:paraId="63A92133" w14:textId="5A1BF740" w:rsidR="00085F57" w:rsidRPr="00664359" w:rsidRDefault="00085F57" w:rsidP="00794B98">
      <w:pPr>
        <w:pStyle w:val="Listenabsatz"/>
        <w:rPr>
          <w:lang w:val="de-DE"/>
        </w:rPr>
      </w:pPr>
      <w:r w:rsidRPr="00664359">
        <w:rPr>
          <w:lang w:val="de-DE"/>
        </w:rPr>
        <w:br w:type="page"/>
      </w:r>
    </w:p>
    <w:p w14:paraId="513F7AA1" w14:textId="7B7C1CA0" w:rsidR="0002359B" w:rsidRPr="00FA3CB0" w:rsidRDefault="00FA3CB0" w:rsidP="00FA3CB0">
      <w:pPr>
        <w:pStyle w:val="berschrift1"/>
      </w:pPr>
      <w:bookmarkStart w:id="6" w:name="_Toc74906836"/>
      <w:r>
        <w:lastRenderedPageBreak/>
        <w:t>5</w:t>
      </w:r>
      <w:r w:rsidR="003C4559" w:rsidRPr="00FA3CB0">
        <w:t xml:space="preserve">. </w:t>
      </w:r>
      <w:r w:rsidR="00B4650A" w:rsidRPr="00FA3CB0">
        <w:t>Arbeitsa</w:t>
      </w:r>
      <w:r w:rsidR="005C3FC4" w:rsidRPr="00FA3CB0">
        <w:t>ufgaben</w:t>
      </w:r>
      <w:bookmarkEnd w:id="6"/>
    </w:p>
    <w:p w14:paraId="66F7941E" w14:textId="42D1FEEC" w:rsidR="00B4650A" w:rsidRPr="0036187D" w:rsidRDefault="0002359B" w:rsidP="0002359B">
      <w:pPr>
        <w:pStyle w:val="berschrift2"/>
      </w:pPr>
      <w:bookmarkStart w:id="7" w:name="_Toc74906837"/>
      <w:r w:rsidRPr="0036187D">
        <w:t xml:space="preserve">Modul 1: </w:t>
      </w:r>
      <w:r w:rsidR="00B4650A" w:rsidRPr="0036187D">
        <w:t>Routenplanung für Zug, Bus und Auto - Offline-Maps 3.</w:t>
      </w:r>
      <w:r w:rsidR="00865C90" w:rsidRPr="0036187D">
        <w:t>7</w:t>
      </w:r>
      <w:bookmarkEnd w:id="7"/>
    </w:p>
    <w:p w14:paraId="214C8B82" w14:textId="00491929" w:rsidR="00B4650A" w:rsidRPr="00664359" w:rsidRDefault="00B4650A" w:rsidP="00664359">
      <w:pPr>
        <w:pStyle w:val="berschrift3"/>
      </w:pPr>
      <w:bookmarkStart w:id="8" w:name="_Toc74906838"/>
      <w:r w:rsidRPr="0036187D">
        <w:t>Arbeitsaufgabe</w:t>
      </w:r>
      <w:r w:rsidR="009814E8">
        <w:t xml:space="preserve"> 1.1</w:t>
      </w:r>
      <w:r w:rsidR="00585591" w:rsidRPr="0036187D">
        <w:t xml:space="preserve">: </w:t>
      </w:r>
      <w:r w:rsidRPr="0036187D">
        <w:t>Routenplanung für den Zug</w:t>
      </w:r>
      <w:bookmarkEnd w:id="8"/>
    </w:p>
    <w:p w14:paraId="1090C263" w14:textId="5E7C0E7C" w:rsidR="00B4650A" w:rsidRPr="00FA3CB0" w:rsidRDefault="00B4650A" w:rsidP="00585591">
      <w:pPr>
        <w:rPr>
          <w:rFonts w:cstheme="minorHAnsi"/>
          <w:b/>
          <w:bCs/>
          <w:color w:val="000000" w:themeColor="text1"/>
          <w:szCs w:val="24"/>
        </w:rPr>
      </w:pPr>
      <w:r w:rsidRPr="00FA3CB0">
        <w:rPr>
          <w:rStyle w:val="Fett"/>
          <w:rFonts w:cstheme="minorHAnsi"/>
          <w:b w:val="0"/>
          <w:bCs w:val="0"/>
          <w:color w:val="000000" w:themeColor="text1"/>
          <w:szCs w:val="24"/>
        </w:rPr>
        <w:t>Während wir im Zug sitzen, können wir mit den ersten Aufgaben beginnen. Um das Klassenziel -eine</w:t>
      </w:r>
      <w:r w:rsidR="00DA7DE9" w:rsidRPr="00FA3CB0">
        <w:rPr>
          <w:rStyle w:val="Fett"/>
          <w:rFonts w:cstheme="minorHAnsi"/>
          <w:b w:val="0"/>
          <w:bCs w:val="0"/>
          <w:color w:val="000000" w:themeColor="text1"/>
          <w:szCs w:val="24"/>
        </w:rPr>
        <w:t>n</w:t>
      </w:r>
      <w:r w:rsidRPr="00FA3CB0">
        <w:rPr>
          <w:rStyle w:val="Fett"/>
          <w:rFonts w:cstheme="minorHAnsi"/>
          <w:b w:val="0"/>
          <w:bCs w:val="0"/>
          <w:color w:val="000000" w:themeColor="text1"/>
          <w:szCs w:val="24"/>
        </w:rPr>
        <w:t xml:space="preserve"> Eisbecher für jeden- zu erreichen, darf jede/r ein Protokoll in einer selbst bestimmten Form erstellen. Die Punkte sollten so gut wie möglich erfüllt werden. Es können Fotos eingefügt werden, Sprachaufnahmen verlinkt, Pflanzen oder andere Gegenstände wie Zapfen gesammelt werden, und alles was ihr als Andenken verwenden wollt.</w:t>
      </w:r>
    </w:p>
    <w:p w14:paraId="408E8D0E" w14:textId="56704736" w:rsidR="00585591" w:rsidRPr="00585591" w:rsidRDefault="00312AEC" w:rsidP="00201985">
      <w:pPr>
        <w:contextualSpacing/>
        <w:jc w:val="left"/>
        <w:rPr>
          <w:szCs w:val="24"/>
        </w:rPr>
      </w:pPr>
      <w:r>
        <w:rPr>
          <w:szCs w:val="24"/>
        </w:rPr>
        <w:t xml:space="preserve">Zu </w:t>
      </w:r>
      <w:r w:rsidR="00B4650A" w:rsidRPr="00585591">
        <w:rPr>
          <w:szCs w:val="24"/>
        </w:rPr>
        <w:t>den Aufgaben:</w:t>
      </w:r>
      <w:r w:rsidR="00585591" w:rsidRPr="00585591">
        <w:rPr>
          <w:szCs w:val="24"/>
        </w:rPr>
        <w:t xml:space="preserve"> </w:t>
      </w:r>
    </w:p>
    <w:p w14:paraId="5A57B814" w14:textId="669012A1" w:rsidR="00B4650A" w:rsidRPr="00585591" w:rsidRDefault="00B4650A" w:rsidP="00201985">
      <w:pPr>
        <w:pStyle w:val="Listenabsatz"/>
        <w:numPr>
          <w:ilvl w:val="0"/>
          <w:numId w:val="11"/>
        </w:numPr>
        <w:jc w:val="left"/>
        <w:rPr>
          <w:szCs w:val="24"/>
        </w:rPr>
      </w:pPr>
      <w:r w:rsidRPr="00585591">
        <w:rPr>
          <w:szCs w:val="24"/>
        </w:rPr>
        <w:t>Erstelle in einem Textverarbeitungsprogramm deiner Wahl</w:t>
      </w:r>
      <w:r w:rsidR="00585591" w:rsidRPr="00585591">
        <w:rPr>
          <w:szCs w:val="24"/>
        </w:rPr>
        <w:t xml:space="preserve"> </w:t>
      </w:r>
      <w:r w:rsidRPr="00585591">
        <w:rPr>
          <w:szCs w:val="24"/>
        </w:rPr>
        <w:t>ein </w:t>
      </w:r>
      <w:r w:rsidRPr="00585591">
        <w:rPr>
          <w:b/>
          <w:bCs/>
          <w:szCs w:val="24"/>
        </w:rPr>
        <w:t>Titelblatt</w:t>
      </w:r>
      <w:r w:rsidRPr="00585591">
        <w:rPr>
          <w:szCs w:val="24"/>
        </w:rPr>
        <w:t> mit folgenden Inhalten:</w:t>
      </w:r>
      <w:r w:rsidRPr="00585591">
        <w:rPr>
          <w:szCs w:val="24"/>
        </w:rPr>
        <w:br/>
        <w:t>- deinem Namen und deiner Klasse</w:t>
      </w:r>
      <w:r w:rsidRPr="00585591">
        <w:rPr>
          <w:szCs w:val="24"/>
        </w:rPr>
        <w:br/>
        <w:t>- Name und Datum deines Wochenendausfluges</w:t>
      </w:r>
      <w:r w:rsidRPr="00585591">
        <w:rPr>
          <w:szCs w:val="24"/>
        </w:rPr>
        <w:br/>
        <w:t>- evtl. ein Foto deines Ausflugs</w:t>
      </w:r>
      <w:r w:rsidRPr="00585591">
        <w:rPr>
          <w:szCs w:val="24"/>
        </w:rPr>
        <w:br/>
        <w:t>- geographische Koordinaten von Start- und Endpunkt</w:t>
      </w:r>
      <w:r w:rsidRPr="00585591">
        <w:rPr>
          <w:szCs w:val="24"/>
        </w:rPr>
        <w:br/>
        <w:t>Dieses Dokument kannst du nun während deines Ausfluges verwenden (für Informationen, als Orientierung, zur Protokollierung, …).</w:t>
      </w:r>
    </w:p>
    <w:p w14:paraId="08ABE63C" w14:textId="4027A0A7" w:rsidR="00585591" w:rsidRPr="00585591" w:rsidRDefault="00B4650A" w:rsidP="00585591">
      <w:pPr>
        <w:pStyle w:val="Listenabsatz"/>
        <w:numPr>
          <w:ilvl w:val="0"/>
          <w:numId w:val="11"/>
        </w:numPr>
        <w:jc w:val="left"/>
        <w:rPr>
          <w:szCs w:val="24"/>
        </w:rPr>
      </w:pPr>
      <w:r w:rsidRPr="00585591">
        <w:rPr>
          <w:szCs w:val="24"/>
        </w:rPr>
        <w:t>Öffne die OfflineMaps App auf deinem Handy und aktiviere die Echtzeitposition, sodass du immer Informationen deiner aktuellen Höhe sowie deiner Koordinaten erhältst. Tipp: Mit diesen Infos kannst du unter anderem deine Aufgaben recht schnell abhaken!</w:t>
      </w:r>
    </w:p>
    <w:p w14:paraId="233B6A5F" w14:textId="4B4AEB4D" w:rsidR="00585591" w:rsidRPr="00585591" w:rsidRDefault="00B4650A" w:rsidP="00585591">
      <w:pPr>
        <w:pStyle w:val="Listenabsatz"/>
        <w:numPr>
          <w:ilvl w:val="0"/>
          <w:numId w:val="11"/>
        </w:numPr>
        <w:jc w:val="left"/>
        <w:rPr>
          <w:szCs w:val="24"/>
        </w:rPr>
      </w:pPr>
      <w:r w:rsidRPr="00585591">
        <w:rPr>
          <w:szCs w:val="24"/>
        </w:rPr>
        <w:t>Öffne nun das Kartendesign </w:t>
      </w:r>
      <w:r w:rsidRPr="00585591">
        <w:rPr>
          <w:b/>
          <w:bCs/>
          <w:szCs w:val="24"/>
        </w:rPr>
        <w:t>Standard Carto</w:t>
      </w:r>
      <w:r w:rsidRPr="00585591">
        <w:rPr>
          <w:szCs w:val="24"/>
        </w:rPr>
        <w:t>. Gebe den Startpunkt </w:t>
      </w:r>
      <w:r w:rsidRPr="00585591">
        <w:rPr>
          <w:i/>
          <w:iCs/>
          <w:szCs w:val="24"/>
        </w:rPr>
        <w:t>Salzburger Hauptbahnhof</w:t>
      </w:r>
      <w:r w:rsidRPr="00585591">
        <w:rPr>
          <w:szCs w:val="24"/>
        </w:rPr>
        <w:t> ein und notiere diesen mit </w:t>
      </w:r>
      <w:r w:rsidRPr="00585591">
        <w:rPr>
          <w:b/>
          <w:bCs/>
          <w:szCs w:val="24"/>
        </w:rPr>
        <w:t>Latitude und Longitude</w:t>
      </w:r>
      <w:r w:rsidRPr="00585591">
        <w:rPr>
          <w:szCs w:val="24"/>
        </w:rPr>
        <w:t> (Diese Koordinaten sind anzugeben, wenn nach Koordinaten gefragt wird!).</w:t>
      </w:r>
    </w:p>
    <w:p w14:paraId="5962A92B" w14:textId="1431D180" w:rsidR="00585591" w:rsidRPr="00585591" w:rsidRDefault="00B4650A" w:rsidP="00585591">
      <w:pPr>
        <w:pStyle w:val="Listenabsatz"/>
        <w:numPr>
          <w:ilvl w:val="0"/>
          <w:numId w:val="11"/>
        </w:numPr>
        <w:jc w:val="left"/>
        <w:rPr>
          <w:szCs w:val="24"/>
        </w:rPr>
      </w:pPr>
      <w:r w:rsidRPr="00585591">
        <w:rPr>
          <w:szCs w:val="24"/>
        </w:rPr>
        <w:t>Suche den Endbahnhof </w:t>
      </w:r>
      <w:r w:rsidRPr="00794B98">
        <w:rPr>
          <w:i/>
          <w:iCs/>
        </w:rPr>
        <w:t>Spittal an der Drau</w:t>
      </w:r>
      <w:r w:rsidRPr="00585591">
        <w:rPr>
          <w:szCs w:val="24"/>
        </w:rPr>
        <w:t> und verbinde Starbahnhof und Endbahnhof mit der Funktion "</w:t>
      </w:r>
      <w:r w:rsidRPr="00585591">
        <w:rPr>
          <w:b/>
          <w:bCs/>
          <w:szCs w:val="24"/>
        </w:rPr>
        <w:t>Erzeuge Wegpunkt -&gt;Route</w:t>
      </w:r>
      <w:r w:rsidRPr="00585591">
        <w:rPr>
          <w:szCs w:val="24"/>
        </w:rPr>
        <w:t>".</w:t>
      </w:r>
    </w:p>
    <w:p w14:paraId="38AC1000" w14:textId="563EDDE3" w:rsidR="00585591" w:rsidRPr="00585591" w:rsidRDefault="00B4650A" w:rsidP="00585591">
      <w:pPr>
        <w:pStyle w:val="Listenabsatz"/>
        <w:numPr>
          <w:ilvl w:val="0"/>
          <w:numId w:val="11"/>
        </w:numPr>
        <w:jc w:val="left"/>
        <w:rPr>
          <w:szCs w:val="24"/>
        </w:rPr>
      </w:pPr>
      <w:r w:rsidRPr="00585591">
        <w:rPr>
          <w:szCs w:val="24"/>
        </w:rPr>
        <w:t>Öffne jetzt das Kartendesign </w:t>
      </w:r>
      <w:r w:rsidRPr="00585591">
        <w:rPr>
          <w:b/>
          <w:bCs/>
          <w:szCs w:val="24"/>
        </w:rPr>
        <w:t>Transport Map</w:t>
      </w:r>
      <w:r w:rsidRPr="00585591">
        <w:rPr>
          <w:szCs w:val="24"/>
        </w:rPr>
        <w:t>. In dieser Karte werden dir die Zug- und Busstrecken angezeigt.</w:t>
      </w:r>
    </w:p>
    <w:p w14:paraId="6C7BDDCE" w14:textId="7B6D0728" w:rsidR="00585591" w:rsidRPr="00585591" w:rsidRDefault="00B4650A" w:rsidP="00585591">
      <w:pPr>
        <w:pStyle w:val="Listenabsatz"/>
        <w:numPr>
          <w:ilvl w:val="0"/>
          <w:numId w:val="11"/>
        </w:numPr>
        <w:jc w:val="left"/>
        <w:rPr>
          <w:szCs w:val="24"/>
        </w:rPr>
      </w:pPr>
      <w:r w:rsidRPr="00585591">
        <w:rPr>
          <w:szCs w:val="24"/>
        </w:rPr>
        <w:t>Entlang der Zugstrecke gibt es weitere Aufgaben, diese markierst du bitte mit einem Wegpunkt, Funktion "</w:t>
      </w:r>
      <w:r w:rsidRPr="00585591">
        <w:rPr>
          <w:b/>
          <w:bCs/>
          <w:szCs w:val="24"/>
        </w:rPr>
        <w:t xml:space="preserve">Erzeuge Wegpunkt </w:t>
      </w:r>
      <w:r w:rsidR="00585591" w:rsidRPr="00585591">
        <w:rPr>
          <w:b/>
          <w:bCs/>
          <w:szCs w:val="24"/>
        </w:rPr>
        <w:sym w:font="Wingdings" w:char="F0E0"/>
      </w:r>
      <w:r w:rsidRPr="00585591">
        <w:rPr>
          <w:b/>
          <w:bCs/>
          <w:szCs w:val="24"/>
        </w:rPr>
        <w:t xml:space="preserve"> Wegpunkt</w:t>
      </w:r>
      <w:r w:rsidRPr="00585591">
        <w:rPr>
          <w:szCs w:val="24"/>
        </w:rPr>
        <w:t xml:space="preserve">", den du mit einem Titel </w:t>
      </w:r>
      <w:r w:rsidRPr="00585591">
        <w:rPr>
          <w:szCs w:val="24"/>
        </w:rPr>
        <w:lastRenderedPageBreak/>
        <w:t>deiner Wahl beschriftest. Wenn du möchtest, kannst du die einzelnen Wegpunkte mit der Funktion „</w:t>
      </w:r>
      <w:r w:rsidRPr="00585591">
        <w:rPr>
          <w:b/>
          <w:bCs/>
          <w:szCs w:val="24"/>
        </w:rPr>
        <w:t xml:space="preserve">Erzeuge Wegpunkt </w:t>
      </w:r>
      <w:r w:rsidR="00585591" w:rsidRPr="00585591">
        <w:rPr>
          <w:b/>
          <w:bCs/>
          <w:szCs w:val="24"/>
        </w:rPr>
        <w:sym w:font="Wingdings" w:char="F0E0"/>
      </w:r>
      <w:r w:rsidR="00585591" w:rsidRPr="00585591">
        <w:rPr>
          <w:b/>
          <w:bCs/>
          <w:szCs w:val="24"/>
        </w:rPr>
        <w:t xml:space="preserve"> </w:t>
      </w:r>
      <w:r w:rsidRPr="00585591">
        <w:rPr>
          <w:b/>
          <w:bCs/>
          <w:szCs w:val="24"/>
        </w:rPr>
        <w:t>Weg</w:t>
      </w:r>
      <w:r w:rsidRPr="00585591">
        <w:rPr>
          <w:szCs w:val="24"/>
        </w:rPr>
        <w:t>“ miteinander verbinden.  </w:t>
      </w:r>
    </w:p>
    <w:p w14:paraId="2D331943" w14:textId="5FBF8B59" w:rsidR="00B4650A" w:rsidRPr="00585591" w:rsidRDefault="00B4650A" w:rsidP="00585591">
      <w:pPr>
        <w:pStyle w:val="Listenabsatz"/>
        <w:numPr>
          <w:ilvl w:val="0"/>
          <w:numId w:val="11"/>
        </w:numPr>
        <w:jc w:val="left"/>
        <w:rPr>
          <w:szCs w:val="24"/>
        </w:rPr>
      </w:pPr>
      <w:r w:rsidRPr="00585591">
        <w:rPr>
          <w:szCs w:val="24"/>
        </w:rPr>
        <w:t>Erzeuge Wegpunkte auf der Fahrt nach Spittal an der Drau. Die blau markierten Aufgaben sind zusätzlich zu erfüllen. Die Antworten der Aufgaben kannst du in deinem erstellten Dokument notieren.</w:t>
      </w:r>
    </w:p>
    <w:p w14:paraId="00070253" w14:textId="77777777" w:rsidR="00585591" w:rsidRPr="00585591" w:rsidRDefault="00B4650A" w:rsidP="00585591">
      <w:pPr>
        <w:pStyle w:val="Listenabsatz"/>
        <w:numPr>
          <w:ilvl w:val="0"/>
          <w:numId w:val="14"/>
        </w:numPr>
        <w:jc w:val="left"/>
        <w:rPr>
          <w:szCs w:val="24"/>
        </w:rPr>
      </w:pPr>
      <w:r w:rsidRPr="00585591">
        <w:rPr>
          <w:szCs w:val="24"/>
        </w:rPr>
        <w:t>Startpunkt Salzburg Hauptbahnhof</w:t>
      </w:r>
    </w:p>
    <w:p w14:paraId="33894F47" w14:textId="77777777" w:rsidR="00585591" w:rsidRPr="00585591" w:rsidRDefault="00B4650A" w:rsidP="00585591">
      <w:pPr>
        <w:pStyle w:val="Listenabsatz"/>
        <w:numPr>
          <w:ilvl w:val="0"/>
          <w:numId w:val="14"/>
        </w:numPr>
        <w:jc w:val="left"/>
        <w:rPr>
          <w:szCs w:val="24"/>
        </w:rPr>
      </w:pPr>
      <w:r w:rsidRPr="00585591">
        <w:rPr>
          <w:szCs w:val="24"/>
        </w:rPr>
        <w:t>Treffpunkt Haltestelle Parsch mit Paul &amp; Tina (Angabe der Aktuellen Höhe)</w:t>
      </w:r>
    </w:p>
    <w:p w14:paraId="2EE3C147" w14:textId="77777777" w:rsidR="00585591" w:rsidRPr="00585591" w:rsidRDefault="00B4650A" w:rsidP="00585591">
      <w:pPr>
        <w:pStyle w:val="Listenabsatz"/>
        <w:numPr>
          <w:ilvl w:val="0"/>
          <w:numId w:val="14"/>
        </w:numPr>
        <w:jc w:val="left"/>
        <w:rPr>
          <w:szCs w:val="24"/>
        </w:rPr>
      </w:pPr>
      <w:r w:rsidRPr="00585591">
        <w:rPr>
          <w:szCs w:val="24"/>
        </w:rPr>
        <w:t>Umstieg Schwarzach im Pongau (bisher gefahrene Distanz angeben mittels Luftlinie</w:t>
      </w:r>
    </w:p>
    <w:p w14:paraId="1A1FEF47" w14:textId="77777777" w:rsidR="00585591" w:rsidRPr="00585591" w:rsidRDefault="00B4650A" w:rsidP="00585591">
      <w:pPr>
        <w:pStyle w:val="Listenabsatz"/>
        <w:numPr>
          <w:ilvl w:val="0"/>
          <w:numId w:val="14"/>
        </w:numPr>
        <w:jc w:val="left"/>
        <w:rPr>
          <w:szCs w:val="24"/>
        </w:rPr>
      </w:pPr>
      <w:r w:rsidRPr="00585591">
        <w:rPr>
          <w:szCs w:val="24"/>
        </w:rPr>
        <w:t>Tauernschleuse (Koordinaten von Bad Gastein und Mallnitz angeben)</w:t>
      </w:r>
    </w:p>
    <w:p w14:paraId="52D315C9" w14:textId="685188ED" w:rsidR="00585591" w:rsidRPr="00585591" w:rsidRDefault="00B4650A" w:rsidP="00585591">
      <w:pPr>
        <w:pStyle w:val="Listenabsatz"/>
        <w:numPr>
          <w:ilvl w:val="0"/>
          <w:numId w:val="14"/>
        </w:numPr>
        <w:jc w:val="left"/>
        <w:rPr>
          <w:szCs w:val="24"/>
        </w:rPr>
      </w:pPr>
      <w:r w:rsidRPr="00585591">
        <w:rPr>
          <w:szCs w:val="24"/>
        </w:rPr>
        <w:t>Ausstieg in Spittal an der Dra</w:t>
      </w:r>
      <w:r w:rsidR="00585591" w:rsidRPr="00585591">
        <w:rPr>
          <w:szCs w:val="24"/>
        </w:rPr>
        <w:t>u</w:t>
      </w:r>
    </w:p>
    <w:p w14:paraId="08995E96" w14:textId="10F848B0" w:rsidR="00B4650A" w:rsidRDefault="00585591" w:rsidP="00585591">
      <w:pPr>
        <w:pStyle w:val="Listenabsatz"/>
        <w:numPr>
          <w:ilvl w:val="0"/>
          <w:numId w:val="11"/>
        </w:numPr>
        <w:jc w:val="left"/>
        <w:rPr>
          <w:szCs w:val="24"/>
        </w:rPr>
      </w:pPr>
      <w:r w:rsidRPr="00585591">
        <w:rPr>
          <w:szCs w:val="24"/>
        </w:rPr>
        <w:t>E</w:t>
      </w:r>
      <w:r w:rsidR="00B4650A" w:rsidRPr="00585591">
        <w:rPr>
          <w:szCs w:val="24"/>
        </w:rPr>
        <w:t>s geht weiter mit dem Arbeitsauftrag 1.2</w:t>
      </w:r>
      <w:r w:rsidRPr="00585591">
        <w:rPr>
          <w:szCs w:val="24"/>
        </w:rPr>
        <w:t>!</w:t>
      </w:r>
    </w:p>
    <w:p w14:paraId="5A07B692" w14:textId="67D13EFA" w:rsidR="00585591" w:rsidRPr="00585591" w:rsidRDefault="00585591" w:rsidP="00664359">
      <w:pPr>
        <w:pStyle w:val="berschrift3"/>
      </w:pPr>
      <w:bookmarkStart w:id="9" w:name="_Toc74906839"/>
      <w:r w:rsidRPr="00585591">
        <w:t>Arbeitsaufgabe</w:t>
      </w:r>
      <w:r w:rsidR="001A2F51">
        <w:t xml:space="preserve"> 1.2</w:t>
      </w:r>
      <w:r>
        <w:t xml:space="preserve">: </w:t>
      </w:r>
      <w:r w:rsidRPr="00585591">
        <w:t>Routenplanung für den Bus</w:t>
      </w:r>
      <w:bookmarkEnd w:id="9"/>
    </w:p>
    <w:p w14:paraId="278C0FD4" w14:textId="77777777" w:rsidR="00201985" w:rsidRDefault="00585591" w:rsidP="00201985">
      <w:pPr>
        <w:contextualSpacing/>
        <w:jc w:val="left"/>
        <w:rPr>
          <w:szCs w:val="24"/>
        </w:rPr>
      </w:pPr>
      <w:r w:rsidRPr="00FA3CB0">
        <w:rPr>
          <w:szCs w:val="24"/>
        </w:rPr>
        <w:t xml:space="preserve">Die Zugfahrt haben wir nun hinter uns gelassen. Es geht weiter mit dem Bus. Doch nun müssen wir erst die richtige Buslinie nach Gmünd finden - das wird deine erste Aufgabe sein. In Gmünd angekommen, benötigst du noch den Weg von der Haltestelle zur Burg Gmünd, wo du dich mit deinem Onkel Gustav triffst, sodass der dich dann mit dem Auto zur Kölnbreinsperre fahren kann. Die Autofahrt beginnt dann im nächsten Arbeitsauftrag </w:t>
      </w:r>
    </w:p>
    <w:p w14:paraId="74F3E311" w14:textId="2B639D08" w:rsidR="00585591" w:rsidRPr="00FA3CB0" w:rsidRDefault="00585591" w:rsidP="00201985">
      <w:pPr>
        <w:contextualSpacing/>
        <w:jc w:val="left"/>
        <w:rPr>
          <w:szCs w:val="24"/>
        </w:rPr>
      </w:pPr>
      <w:r w:rsidRPr="00FA3CB0">
        <w:rPr>
          <w:szCs w:val="24"/>
        </w:rPr>
        <w:t>(siehe 1.3).</w:t>
      </w:r>
    </w:p>
    <w:p w14:paraId="1556B925" w14:textId="77777777" w:rsidR="00585591" w:rsidRDefault="00585591" w:rsidP="00585591">
      <w:pPr>
        <w:pStyle w:val="Listenabsatz"/>
        <w:numPr>
          <w:ilvl w:val="0"/>
          <w:numId w:val="15"/>
        </w:numPr>
        <w:jc w:val="left"/>
        <w:rPr>
          <w:szCs w:val="24"/>
        </w:rPr>
      </w:pPr>
      <w:r w:rsidRPr="00585591">
        <w:rPr>
          <w:szCs w:val="24"/>
        </w:rPr>
        <w:t xml:space="preserve">Bleibe weiter auf dem Kartendesign </w:t>
      </w:r>
      <w:r w:rsidRPr="00585591">
        <w:rPr>
          <w:b/>
          <w:bCs/>
          <w:szCs w:val="24"/>
        </w:rPr>
        <w:t>Transport Map</w:t>
      </w:r>
      <w:r w:rsidRPr="00585591">
        <w:rPr>
          <w:szCs w:val="24"/>
        </w:rPr>
        <w:t>.</w:t>
      </w:r>
    </w:p>
    <w:p w14:paraId="408B1C54" w14:textId="77777777" w:rsidR="00585591" w:rsidRDefault="00585591" w:rsidP="00585591">
      <w:pPr>
        <w:pStyle w:val="Listenabsatz"/>
        <w:numPr>
          <w:ilvl w:val="0"/>
          <w:numId w:val="15"/>
        </w:numPr>
        <w:jc w:val="left"/>
        <w:rPr>
          <w:szCs w:val="24"/>
        </w:rPr>
      </w:pPr>
      <w:r w:rsidRPr="00585591">
        <w:rPr>
          <w:szCs w:val="24"/>
        </w:rPr>
        <w:t>Suche die Stadt Gmünd und verbinde Spittal an der Drau mit Gmünd. Zusätzlich suche bitte die passende Buslinie für den Bus, der dich nach Gmünd bringt.</w:t>
      </w:r>
    </w:p>
    <w:p w14:paraId="612A3F19" w14:textId="77777777" w:rsidR="00585591" w:rsidRDefault="00585591" w:rsidP="00585591">
      <w:pPr>
        <w:pStyle w:val="Listenabsatz"/>
        <w:numPr>
          <w:ilvl w:val="0"/>
          <w:numId w:val="15"/>
        </w:numPr>
        <w:jc w:val="left"/>
        <w:rPr>
          <w:szCs w:val="24"/>
        </w:rPr>
      </w:pPr>
      <w:r w:rsidRPr="00585591">
        <w:rPr>
          <w:szCs w:val="24"/>
        </w:rPr>
        <w:t xml:space="preserve">In Gmünd angekommen besuchen wir die Burg Gmünd (auch Alte Burg genannt), hier gehe in der App wieder auf das Kartendesign </w:t>
      </w:r>
      <w:r w:rsidRPr="00585591">
        <w:rPr>
          <w:b/>
          <w:bCs/>
          <w:szCs w:val="24"/>
        </w:rPr>
        <w:t>Standard Carto</w:t>
      </w:r>
      <w:r w:rsidRPr="00585591">
        <w:rPr>
          <w:szCs w:val="24"/>
        </w:rPr>
        <w:t>.</w:t>
      </w:r>
    </w:p>
    <w:p w14:paraId="14EE5D92" w14:textId="77777777" w:rsidR="00585591" w:rsidRDefault="00585591" w:rsidP="00585591">
      <w:pPr>
        <w:pStyle w:val="Listenabsatz"/>
        <w:numPr>
          <w:ilvl w:val="0"/>
          <w:numId w:val="15"/>
        </w:numPr>
        <w:jc w:val="left"/>
        <w:rPr>
          <w:szCs w:val="24"/>
        </w:rPr>
      </w:pPr>
      <w:r w:rsidRPr="00585591">
        <w:rPr>
          <w:szCs w:val="24"/>
        </w:rPr>
        <w:t xml:space="preserve">Verfasse eine Wegbeschreibung mit mindestens vier Eckdaten (z. B. Biege vom Hauptplatz in nordwestlicher Richtung in die „Hintere Gasse.“ oder Biege auf Höhe vom Juwelier Waidbacher in die „Hintere Gasse“, usw.).              </w:t>
      </w:r>
      <w:r>
        <w:rPr>
          <w:szCs w:val="24"/>
        </w:rPr>
        <w:br/>
      </w:r>
      <w:r w:rsidRPr="00585591">
        <w:rPr>
          <w:szCs w:val="24"/>
        </w:rPr>
        <w:t>Tipp: Durch Zoomen erlangst du genaue Information, welches Geschäft oder welcher Platz in deiner Nähe ist.</w:t>
      </w:r>
    </w:p>
    <w:p w14:paraId="58EF11F0" w14:textId="77777777" w:rsidR="00585591" w:rsidRDefault="00585591" w:rsidP="00585591">
      <w:pPr>
        <w:pStyle w:val="Listenabsatz"/>
        <w:numPr>
          <w:ilvl w:val="0"/>
          <w:numId w:val="15"/>
        </w:numPr>
        <w:jc w:val="left"/>
        <w:rPr>
          <w:szCs w:val="24"/>
        </w:rPr>
      </w:pPr>
      <w:r w:rsidRPr="00585591">
        <w:rPr>
          <w:szCs w:val="24"/>
        </w:rPr>
        <w:t>An der Burg angekommen, messe bitte die aktuelle Höhe und gib sie zu Protokoll.</w:t>
      </w:r>
    </w:p>
    <w:p w14:paraId="20094F59" w14:textId="1AFED11B" w:rsidR="00585591" w:rsidRDefault="00585591" w:rsidP="00585591">
      <w:pPr>
        <w:pStyle w:val="Listenabsatz"/>
        <w:numPr>
          <w:ilvl w:val="0"/>
          <w:numId w:val="15"/>
        </w:numPr>
        <w:jc w:val="left"/>
        <w:rPr>
          <w:szCs w:val="24"/>
        </w:rPr>
      </w:pPr>
      <w:r w:rsidRPr="00585591">
        <w:rPr>
          <w:szCs w:val="24"/>
        </w:rPr>
        <w:t>Begrüße Onkel Gustav und öffne Arbeitsauftrag 1.3</w:t>
      </w:r>
    </w:p>
    <w:p w14:paraId="698EA58D" w14:textId="03D7C90F" w:rsidR="00585591" w:rsidRPr="00585591" w:rsidRDefault="00585591" w:rsidP="00664359">
      <w:pPr>
        <w:pStyle w:val="berschrift3"/>
      </w:pPr>
      <w:bookmarkStart w:id="10" w:name="_Toc74906840"/>
      <w:r w:rsidRPr="00585591">
        <w:lastRenderedPageBreak/>
        <w:t>Arbeitsaufgabe</w:t>
      </w:r>
      <w:r w:rsidR="001A2F51">
        <w:t xml:space="preserve"> 1.3</w:t>
      </w:r>
      <w:r>
        <w:t xml:space="preserve">: </w:t>
      </w:r>
      <w:r w:rsidRPr="00585591">
        <w:t>Routenplanung für das Auto</w:t>
      </w:r>
      <w:bookmarkEnd w:id="10"/>
    </w:p>
    <w:p w14:paraId="20720564" w14:textId="3179848F" w:rsidR="00585591" w:rsidRPr="0036187D" w:rsidRDefault="00585591" w:rsidP="00585591">
      <w:pPr>
        <w:jc w:val="left"/>
        <w:rPr>
          <w:szCs w:val="24"/>
        </w:rPr>
      </w:pPr>
      <w:r w:rsidRPr="0036187D">
        <w:rPr>
          <w:szCs w:val="24"/>
        </w:rPr>
        <w:t>Da auch euer Onkel zu Fuß zur Burg gegangen ist und sich den Weg zum Auto gemerkt hat, beginnen wir auf dem Parkplatz direkt an der L12 (Landstraße 12) Riesertratte. Da sich euer Onkel lieber auf den Verkehr konzentriert, darfst du für ihn den Weg erklären.</w:t>
      </w:r>
    </w:p>
    <w:p w14:paraId="37A335BF" w14:textId="26F58BFF" w:rsidR="00585591" w:rsidRDefault="00585591" w:rsidP="00585591">
      <w:pPr>
        <w:jc w:val="left"/>
        <w:rPr>
          <w:szCs w:val="24"/>
        </w:rPr>
      </w:pPr>
      <w:r w:rsidRPr="00585591">
        <w:rPr>
          <w:szCs w:val="24"/>
        </w:rPr>
        <w:t>Deine Aufgaben sind zudem:</w:t>
      </w:r>
    </w:p>
    <w:p w14:paraId="2752F32B" w14:textId="2BEF221E" w:rsidR="0002359B" w:rsidRDefault="00585591" w:rsidP="00585591">
      <w:pPr>
        <w:pStyle w:val="Listenabsatz"/>
        <w:numPr>
          <w:ilvl w:val="0"/>
          <w:numId w:val="16"/>
        </w:numPr>
        <w:jc w:val="left"/>
        <w:rPr>
          <w:szCs w:val="24"/>
        </w:rPr>
      </w:pPr>
      <w:r w:rsidRPr="00585591">
        <w:rPr>
          <w:szCs w:val="24"/>
        </w:rPr>
        <w:t xml:space="preserve">Finde einen Weg vom Parkplatz zur Kölnbreinsperre. Verwende hierzu wieder das Kartendesign </w:t>
      </w:r>
      <w:r w:rsidRPr="0002359B">
        <w:rPr>
          <w:b/>
          <w:bCs/>
          <w:szCs w:val="24"/>
        </w:rPr>
        <w:t>Standard Carto</w:t>
      </w:r>
      <w:r w:rsidRPr="00585591">
        <w:rPr>
          <w:szCs w:val="24"/>
        </w:rPr>
        <w:t xml:space="preserve">. </w:t>
      </w:r>
    </w:p>
    <w:p w14:paraId="40400E67" w14:textId="4659E768" w:rsidR="0002359B" w:rsidRDefault="00585591" w:rsidP="00585591">
      <w:pPr>
        <w:pStyle w:val="Listenabsatz"/>
        <w:numPr>
          <w:ilvl w:val="0"/>
          <w:numId w:val="16"/>
        </w:numPr>
        <w:jc w:val="left"/>
        <w:rPr>
          <w:szCs w:val="24"/>
        </w:rPr>
      </w:pPr>
      <w:r w:rsidRPr="0002359B">
        <w:rPr>
          <w:szCs w:val="24"/>
        </w:rPr>
        <w:t>Nenne die unterschiedlichen Straßennamen die ihr auf eurem Weg verwenden müsst. Verschriftliche diese in deinem Dokument.</w:t>
      </w:r>
    </w:p>
    <w:p w14:paraId="28BC6390" w14:textId="24174B0C" w:rsidR="0002359B" w:rsidRDefault="00585591" w:rsidP="00585591">
      <w:pPr>
        <w:pStyle w:val="Listenabsatz"/>
        <w:numPr>
          <w:ilvl w:val="0"/>
          <w:numId w:val="16"/>
        </w:numPr>
        <w:jc w:val="left"/>
        <w:rPr>
          <w:szCs w:val="24"/>
        </w:rPr>
      </w:pPr>
      <w:r w:rsidRPr="0002359B">
        <w:rPr>
          <w:szCs w:val="24"/>
        </w:rPr>
        <w:t>Gib mindestens zwei Höhenmarken an, die du auf dem Weg zur Kölnbreinsperre passierst. Markiere dies Höhenmarken wieder mittels einem Wegpunkt.</w:t>
      </w:r>
    </w:p>
    <w:p w14:paraId="7240DC9C" w14:textId="23163197" w:rsidR="0002359B" w:rsidRDefault="00585591" w:rsidP="0002359B">
      <w:pPr>
        <w:pStyle w:val="Listenabsatz"/>
        <w:numPr>
          <w:ilvl w:val="0"/>
          <w:numId w:val="16"/>
        </w:numPr>
        <w:jc w:val="left"/>
        <w:rPr>
          <w:szCs w:val="24"/>
        </w:rPr>
      </w:pPr>
      <w:r w:rsidRPr="0002359B">
        <w:rPr>
          <w:szCs w:val="24"/>
        </w:rPr>
        <w:t>Wenn ihr angekommen seid, dann öffne Arbeitsauftrag 2.</w:t>
      </w:r>
    </w:p>
    <w:p w14:paraId="1792E58C" w14:textId="14A16BB8" w:rsidR="00FF28A0" w:rsidRDefault="00FF28A0" w:rsidP="00FF28A0">
      <w:pPr>
        <w:jc w:val="left"/>
        <w:rPr>
          <w:szCs w:val="24"/>
        </w:rPr>
      </w:pPr>
    </w:p>
    <w:p w14:paraId="2DDA61E9" w14:textId="77777777" w:rsidR="00E243CD" w:rsidRDefault="00E243CD">
      <w:pPr>
        <w:spacing w:line="259" w:lineRule="auto"/>
        <w:jc w:val="left"/>
        <w:rPr>
          <w:szCs w:val="24"/>
        </w:rPr>
      </w:pPr>
      <w:r>
        <w:rPr>
          <w:szCs w:val="24"/>
        </w:rPr>
        <w:br w:type="page"/>
      </w:r>
    </w:p>
    <w:p w14:paraId="05F7F15D" w14:textId="74BE5F69" w:rsidR="00150D5E" w:rsidRPr="008557F8" w:rsidRDefault="00E243CD" w:rsidP="006E492D">
      <w:pPr>
        <w:pStyle w:val="berschrift2"/>
      </w:pPr>
      <w:bookmarkStart w:id="11" w:name="_Toc74906841"/>
      <w:r w:rsidRPr="00150D5E">
        <w:rPr>
          <w:noProof/>
        </w:rPr>
        <w:lastRenderedPageBreak/>
        <w:drawing>
          <wp:anchor distT="0" distB="0" distL="114300" distR="114300" simplePos="0" relativeHeight="251662336" behindDoc="0" locked="0" layoutInCell="1" allowOverlap="1" wp14:anchorId="54350798" wp14:editId="686D3B46">
            <wp:simplePos x="0" y="0"/>
            <wp:positionH relativeFrom="column">
              <wp:posOffset>-69215</wp:posOffset>
            </wp:positionH>
            <wp:positionV relativeFrom="paragraph">
              <wp:posOffset>426085</wp:posOffset>
            </wp:positionV>
            <wp:extent cx="1303866" cy="2524660"/>
            <wp:effectExtent l="0" t="0" r="0" b="9525"/>
            <wp:wrapThrough wrapText="bothSides">
              <wp:wrapPolygon edited="0">
                <wp:start x="0" y="0"/>
                <wp:lineTo x="0" y="21518"/>
                <wp:lineTo x="21148" y="21518"/>
                <wp:lineTo x="21148" y="0"/>
                <wp:lineTo x="0" y="0"/>
              </wp:wrapPolygon>
            </wp:wrapThrough>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03866" cy="2524660"/>
                    </a:xfrm>
                    <a:prstGeom prst="rect">
                      <a:avLst/>
                    </a:prstGeom>
                  </pic:spPr>
                </pic:pic>
              </a:graphicData>
            </a:graphic>
          </wp:anchor>
        </w:drawing>
      </w:r>
      <w:r w:rsidR="00FF28A0" w:rsidRPr="008557F8">
        <w:t>Erwartungshorizont</w:t>
      </w:r>
      <w:r w:rsidR="00150D5E" w:rsidRPr="008557F8">
        <w:t xml:space="preserve"> von Modul 1</w:t>
      </w:r>
      <w:bookmarkEnd w:id="11"/>
    </w:p>
    <w:p w14:paraId="55948386" w14:textId="3D86806D" w:rsidR="008557F8" w:rsidRDefault="00150D5E" w:rsidP="008557F8">
      <w:pPr>
        <w:tabs>
          <w:tab w:val="left" w:pos="2268"/>
        </w:tabs>
        <w:spacing w:after="0"/>
        <w:contextualSpacing/>
      </w:pPr>
      <w:r>
        <w:t xml:space="preserve">- </w:t>
      </w:r>
      <w:r w:rsidR="008557F8">
        <w:tab/>
      </w:r>
      <w:r>
        <w:t>Die Schüler*innen öffnen selbstständig die von ihnen gewählte</w:t>
      </w:r>
    </w:p>
    <w:p w14:paraId="23497E10" w14:textId="77777777" w:rsidR="008557F8" w:rsidRDefault="008557F8" w:rsidP="008557F8">
      <w:pPr>
        <w:tabs>
          <w:tab w:val="left" w:pos="2268"/>
        </w:tabs>
        <w:spacing w:after="0"/>
        <w:contextualSpacing/>
      </w:pPr>
      <w:r>
        <w:tab/>
      </w:r>
      <w:r w:rsidR="00150D5E">
        <w:t>Dokumentendatei (zu hoher Wahrscheinlichkeit wird dies eine</w:t>
      </w:r>
    </w:p>
    <w:p w14:paraId="10BA6F4C" w14:textId="5575E163" w:rsidR="00FF28A0" w:rsidRDefault="008557F8" w:rsidP="008557F8">
      <w:pPr>
        <w:tabs>
          <w:tab w:val="left" w:pos="2268"/>
        </w:tabs>
        <w:spacing w:after="0"/>
        <w:contextualSpacing/>
      </w:pPr>
      <w:r>
        <w:tab/>
      </w:r>
      <w:r w:rsidR="00150D5E">
        <w:t xml:space="preserve">Worddatei auf ihrem Mobilgerät sein oder ein gebundenes Heft) </w:t>
      </w:r>
      <w:r w:rsidR="00FF28A0">
        <w:t xml:space="preserve"> </w:t>
      </w:r>
    </w:p>
    <w:p w14:paraId="65957419" w14:textId="76432DB8" w:rsidR="00150D5E" w:rsidRDefault="00E43AFC" w:rsidP="008557F8">
      <w:pPr>
        <w:tabs>
          <w:tab w:val="left" w:pos="2268"/>
          <w:tab w:val="left" w:pos="2410"/>
        </w:tabs>
        <w:spacing w:after="0"/>
        <w:contextualSpacing/>
        <w:jc w:val="left"/>
        <w:rPr>
          <w:szCs w:val="24"/>
        </w:rPr>
      </w:pPr>
      <w:r>
        <w:rPr>
          <w:szCs w:val="24"/>
        </w:rPr>
        <w:t xml:space="preserve">- </w:t>
      </w:r>
      <w:r w:rsidR="008557F8">
        <w:rPr>
          <w:szCs w:val="24"/>
        </w:rPr>
        <w:tab/>
      </w:r>
      <w:r w:rsidR="00150D5E">
        <w:rPr>
          <w:szCs w:val="24"/>
        </w:rPr>
        <w:t>Sie öffnen gleichzeigt die App OfflineMaps</w:t>
      </w:r>
    </w:p>
    <w:p w14:paraId="35A52A62" w14:textId="0A3DEE73" w:rsidR="00E43AFC" w:rsidRDefault="00E43AFC" w:rsidP="008557F8">
      <w:pPr>
        <w:tabs>
          <w:tab w:val="left" w:pos="2268"/>
          <w:tab w:val="left" w:pos="2410"/>
        </w:tabs>
        <w:spacing w:after="0"/>
        <w:contextualSpacing/>
        <w:jc w:val="left"/>
        <w:rPr>
          <w:szCs w:val="24"/>
        </w:rPr>
      </w:pPr>
      <w:r>
        <w:rPr>
          <w:szCs w:val="24"/>
        </w:rPr>
        <w:t xml:space="preserve">- </w:t>
      </w:r>
      <w:r w:rsidR="008557F8">
        <w:rPr>
          <w:szCs w:val="24"/>
        </w:rPr>
        <w:tab/>
      </w:r>
      <w:r w:rsidR="00150D5E">
        <w:rPr>
          <w:szCs w:val="24"/>
        </w:rPr>
        <w:t xml:space="preserve">Die </w:t>
      </w:r>
      <w:r>
        <w:rPr>
          <w:szCs w:val="24"/>
        </w:rPr>
        <w:t>Schüler*innen erkennen den arbeitsauftrag und gehen die von</w:t>
      </w:r>
    </w:p>
    <w:p w14:paraId="5F102C05" w14:textId="04F155F9" w:rsidR="00E43AFC" w:rsidRDefault="00E43AFC" w:rsidP="008557F8">
      <w:pPr>
        <w:tabs>
          <w:tab w:val="left" w:pos="2268"/>
          <w:tab w:val="left" w:pos="2410"/>
        </w:tabs>
        <w:spacing w:after="0"/>
        <w:contextualSpacing/>
        <w:jc w:val="left"/>
        <w:rPr>
          <w:szCs w:val="24"/>
        </w:rPr>
      </w:pPr>
      <w:r>
        <w:rPr>
          <w:szCs w:val="24"/>
        </w:rPr>
        <w:t xml:space="preserve">   </w:t>
      </w:r>
      <w:r w:rsidR="008557F8">
        <w:rPr>
          <w:szCs w:val="24"/>
        </w:rPr>
        <w:tab/>
      </w:r>
      <w:r>
        <w:rPr>
          <w:szCs w:val="24"/>
        </w:rPr>
        <w:t>ihnen Geforderten Aufgaben Punkt für Punkt durch.</w:t>
      </w:r>
    </w:p>
    <w:p w14:paraId="432EE50A" w14:textId="7B494A27" w:rsidR="008557F8" w:rsidRDefault="00E43AFC" w:rsidP="008557F8">
      <w:pPr>
        <w:pStyle w:val="Listenabsatz"/>
        <w:tabs>
          <w:tab w:val="left" w:pos="2268"/>
          <w:tab w:val="left" w:pos="2410"/>
        </w:tabs>
        <w:spacing w:after="0"/>
        <w:ind w:left="0"/>
        <w:jc w:val="left"/>
        <w:rPr>
          <w:szCs w:val="24"/>
        </w:rPr>
      </w:pPr>
      <w:r>
        <w:rPr>
          <w:szCs w:val="24"/>
        </w:rPr>
        <w:t xml:space="preserve">- </w:t>
      </w:r>
      <w:r w:rsidR="008557F8">
        <w:rPr>
          <w:szCs w:val="24"/>
        </w:rPr>
        <w:tab/>
      </w:r>
      <w:r>
        <w:rPr>
          <w:szCs w:val="24"/>
        </w:rPr>
        <w:t>Die Schüler*innen arbeiten zusammen, um Probleme zu definieren</w:t>
      </w:r>
    </w:p>
    <w:p w14:paraId="67321730" w14:textId="1B821C66" w:rsidR="00FF28A0" w:rsidRPr="00E243CD" w:rsidRDefault="008557F8" w:rsidP="008557F8">
      <w:pPr>
        <w:pStyle w:val="Listenabsatz"/>
        <w:tabs>
          <w:tab w:val="left" w:pos="2268"/>
          <w:tab w:val="left" w:pos="2410"/>
        </w:tabs>
        <w:spacing w:after="0"/>
        <w:ind w:left="0"/>
        <w:jc w:val="left"/>
        <w:rPr>
          <w:szCs w:val="24"/>
        </w:rPr>
      </w:pPr>
      <w:r>
        <w:rPr>
          <w:szCs w:val="24"/>
        </w:rPr>
        <w:tab/>
      </w:r>
      <w:r w:rsidR="00E43AFC">
        <w:rPr>
          <w:szCs w:val="24"/>
        </w:rPr>
        <w:t xml:space="preserve">und lösen zu können </w:t>
      </w:r>
    </w:p>
    <w:p w14:paraId="06150662" w14:textId="22739BF9" w:rsidR="00E43AFC" w:rsidRDefault="00E43AFC" w:rsidP="008557F8">
      <w:pPr>
        <w:tabs>
          <w:tab w:val="left" w:pos="2268"/>
          <w:tab w:val="left" w:pos="2410"/>
        </w:tabs>
        <w:spacing w:after="0"/>
        <w:contextualSpacing/>
        <w:jc w:val="left"/>
        <w:rPr>
          <w:szCs w:val="24"/>
        </w:rPr>
      </w:pPr>
      <w:r>
        <w:rPr>
          <w:szCs w:val="24"/>
        </w:rPr>
        <w:t xml:space="preserve">- </w:t>
      </w:r>
      <w:r w:rsidR="008557F8">
        <w:rPr>
          <w:szCs w:val="24"/>
        </w:rPr>
        <w:tab/>
      </w:r>
      <w:r>
        <w:rPr>
          <w:szCs w:val="24"/>
        </w:rPr>
        <w:t>Die Schüler*innen entwerfen die Route auf ihrem Mobilgerät.</w:t>
      </w:r>
    </w:p>
    <w:p w14:paraId="7DD9B29E" w14:textId="45AEAE02" w:rsidR="00E43AFC" w:rsidRDefault="0036187D" w:rsidP="008557F8">
      <w:pPr>
        <w:tabs>
          <w:tab w:val="left" w:pos="2268"/>
          <w:tab w:val="left" w:pos="2410"/>
        </w:tabs>
        <w:spacing w:after="0"/>
        <w:contextualSpacing/>
        <w:jc w:val="left"/>
        <w:rPr>
          <w:szCs w:val="24"/>
        </w:rPr>
      </w:pPr>
      <w:r>
        <w:rPr>
          <w:noProof/>
        </w:rPr>
        <w:drawing>
          <wp:anchor distT="0" distB="0" distL="114300" distR="114300" simplePos="0" relativeHeight="251663360" behindDoc="0" locked="0" layoutInCell="1" allowOverlap="1" wp14:anchorId="38D0478F" wp14:editId="015FC803">
            <wp:simplePos x="0" y="0"/>
            <wp:positionH relativeFrom="margin">
              <wp:posOffset>-78740</wp:posOffset>
            </wp:positionH>
            <wp:positionV relativeFrom="paragraph">
              <wp:posOffset>253365</wp:posOffset>
            </wp:positionV>
            <wp:extent cx="1311910" cy="2721610"/>
            <wp:effectExtent l="0" t="0" r="2540" b="2540"/>
            <wp:wrapThrough wrapText="bothSides">
              <wp:wrapPolygon edited="0">
                <wp:start x="0" y="0"/>
                <wp:lineTo x="0" y="21469"/>
                <wp:lineTo x="21328" y="21469"/>
                <wp:lineTo x="21328" y="0"/>
                <wp:lineTo x="0" y="0"/>
              </wp:wrapPolygon>
            </wp:wrapThrough>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11910" cy="2721610"/>
                    </a:xfrm>
                    <a:prstGeom prst="rect">
                      <a:avLst/>
                    </a:prstGeom>
                  </pic:spPr>
                </pic:pic>
              </a:graphicData>
            </a:graphic>
          </wp:anchor>
        </w:drawing>
      </w:r>
      <w:r w:rsidR="00E43AFC">
        <w:rPr>
          <w:szCs w:val="24"/>
        </w:rPr>
        <w:t xml:space="preserve">- </w:t>
      </w:r>
      <w:r w:rsidR="008557F8">
        <w:rPr>
          <w:szCs w:val="24"/>
        </w:rPr>
        <w:tab/>
      </w:r>
      <w:r w:rsidR="00E43AFC">
        <w:rPr>
          <w:szCs w:val="24"/>
        </w:rPr>
        <w:t>Nach Eingabe aller Wegpunkte erhalten sie die fertige Routenplanung</w:t>
      </w:r>
    </w:p>
    <w:p w14:paraId="1C7F6C82" w14:textId="77777777" w:rsidR="008557F8" w:rsidRDefault="00E43AFC" w:rsidP="008557F8">
      <w:pPr>
        <w:tabs>
          <w:tab w:val="left" w:pos="2268"/>
          <w:tab w:val="left" w:pos="2410"/>
        </w:tabs>
        <w:spacing w:after="0"/>
        <w:contextualSpacing/>
        <w:jc w:val="left"/>
        <w:rPr>
          <w:szCs w:val="24"/>
        </w:rPr>
      </w:pPr>
      <w:r>
        <w:rPr>
          <w:szCs w:val="24"/>
        </w:rPr>
        <w:t xml:space="preserve">- </w:t>
      </w:r>
      <w:r w:rsidR="008557F8">
        <w:rPr>
          <w:szCs w:val="24"/>
        </w:rPr>
        <w:tab/>
      </w:r>
      <w:r>
        <w:rPr>
          <w:szCs w:val="24"/>
        </w:rPr>
        <w:t>Um genau zu erkennen welcher Punkt genau gesetzt wurde, haben</w:t>
      </w:r>
    </w:p>
    <w:p w14:paraId="4240776F" w14:textId="5F72781D" w:rsidR="00E243CD" w:rsidRDefault="008557F8" w:rsidP="008557F8">
      <w:pPr>
        <w:tabs>
          <w:tab w:val="left" w:pos="2268"/>
          <w:tab w:val="left" w:pos="2410"/>
        </w:tabs>
        <w:spacing w:after="0"/>
        <w:contextualSpacing/>
        <w:jc w:val="left"/>
        <w:rPr>
          <w:szCs w:val="24"/>
        </w:rPr>
      </w:pPr>
      <w:r>
        <w:rPr>
          <w:szCs w:val="24"/>
        </w:rPr>
        <w:tab/>
      </w:r>
      <w:r w:rsidR="00E43AFC">
        <w:rPr>
          <w:szCs w:val="24"/>
        </w:rPr>
        <w:t xml:space="preserve">Schüler*innen eine Nummerierung der Wegpunkte vorgenommen. </w:t>
      </w:r>
    </w:p>
    <w:p w14:paraId="17A7C8EA" w14:textId="7AF942A1" w:rsidR="00E43AFC" w:rsidRDefault="00E243CD" w:rsidP="008557F8">
      <w:pPr>
        <w:tabs>
          <w:tab w:val="left" w:pos="2268"/>
          <w:tab w:val="left" w:pos="2410"/>
        </w:tabs>
        <w:spacing w:after="0"/>
        <w:contextualSpacing/>
        <w:jc w:val="left"/>
        <w:rPr>
          <w:szCs w:val="24"/>
        </w:rPr>
      </w:pPr>
      <w:r>
        <w:rPr>
          <w:szCs w:val="24"/>
        </w:rPr>
        <w:t>-</w:t>
      </w:r>
      <w:r w:rsidR="008557F8">
        <w:rPr>
          <w:szCs w:val="24"/>
        </w:rPr>
        <w:tab/>
      </w:r>
      <w:r>
        <w:rPr>
          <w:szCs w:val="24"/>
        </w:rPr>
        <w:t>E</w:t>
      </w:r>
      <w:r w:rsidR="00E43AFC">
        <w:rPr>
          <w:szCs w:val="24"/>
        </w:rPr>
        <w:t xml:space="preserve">inige Schüler*innen die Wegpunkte farblich gekennzeichnet  </w:t>
      </w:r>
    </w:p>
    <w:p w14:paraId="51FE795D" w14:textId="77777777" w:rsidR="008557F8" w:rsidRDefault="00E243CD" w:rsidP="008557F8">
      <w:pPr>
        <w:tabs>
          <w:tab w:val="left" w:pos="2268"/>
          <w:tab w:val="left" w:pos="2410"/>
        </w:tabs>
        <w:spacing w:after="0"/>
        <w:contextualSpacing/>
        <w:jc w:val="left"/>
        <w:rPr>
          <w:szCs w:val="24"/>
        </w:rPr>
      </w:pPr>
      <w:r>
        <w:rPr>
          <w:szCs w:val="24"/>
        </w:rPr>
        <w:t>-</w:t>
      </w:r>
      <w:r w:rsidR="008557F8">
        <w:rPr>
          <w:szCs w:val="24"/>
        </w:rPr>
        <w:tab/>
      </w:r>
      <w:r>
        <w:rPr>
          <w:szCs w:val="24"/>
        </w:rPr>
        <w:t>Die Schüler*innen verstehen sich im Umgang mit der OfflineMap und</w:t>
      </w:r>
    </w:p>
    <w:p w14:paraId="08B5E712" w14:textId="77777777" w:rsidR="008557F8" w:rsidRDefault="008557F8" w:rsidP="008557F8">
      <w:pPr>
        <w:tabs>
          <w:tab w:val="left" w:pos="2268"/>
          <w:tab w:val="left" w:pos="2410"/>
        </w:tabs>
        <w:spacing w:after="0"/>
        <w:contextualSpacing/>
        <w:jc w:val="left"/>
        <w:rPr>
          <w:szCs w:val="24"/>
        </w:rPr>
      </w:pPr>
      <w:r>
        <w:rPr>
          <w:szCs w:val="24"/>
        </w:rPr>
        <w:tab/>
      </w:r>
      <w:r w:rsidR="00E243CD">
        <w:rPr>
          <w:szCs w:val="24"/>
        </w:rPr>
        <w:t>können künftig selbstständig eine Route mittels dieser App</w:t>
      </w:r>
    </w:p>
    <w:p w14:paraId="6BF4A930" w14:textId="456E63D2" w:rsidR="00E243CD" w:rsidRDefault="008557F8" w:rsidP="008557F8">
      <w:pPr>
        <w:tabs>
          <w:tab w:val="left" w:pos="2268"/>
          <w:tab w:val="left" w:pos="2410"/>
        </w:tabs>
        <w:spacing w:after="0"/>
        <w:contextualSpacing/>
        <w:jc w:val="left"/>
        <w:rPr>
          <w:szCs w:val="24"/>
        </w:rPr>
      </w:pPr>
      <w:r>
        <w:rPr>
          <w:szCs w:val="24"/>
        </w:rPr>
        <w:tab/>
      </w:r>
      <w:r w:rsidR="00E243CD">
        <w:rPr>
          <w:szCs w:val="24"/>
        </w:rPr>
        <w:t>entwerfen.</w:t>
      </w:r>
    </w:p>
    <w:p w14:paraId="343038A8" w14:textId="77777777" w:rsidR="008557F8" w:rsidRDefault="00E243CD" w:rsidP="008557F8">
      <w:pPr>
        <w:tabs>
          <w:tab w:val="left" w:pos="2268"/>
          <w:tab w:val="left" w:pos="2410"/>
        </w:tabs>
        <w:spacing w:after="0"/>
        <w:contextualSpacing/>
        <w:jc w:val="left"/>
        <w:rPr>
          <w:szCs w:val="24"/>
        </w:rPr>
      </w:pPr>
      <w:r>
        <w:rPr>
          <w:szCs w:val="24"/>
        </w:rPr>
        <w:t xml:space="preserve">- </w:t>
      </w:r>
      <w:r w:rsidR="008557F8">
        <w:rPr>
          <w:szCs w:val="24"/>
        </w:rPr>
        <w:tab/>
      </w:r>
      <w:r>
        <w:rPr>
          <w:szCs w:val="24"/>
        </w:rPr>
        <w:t>Durch das Navigieren für den „Onkel“ erfahren Schüler*innen</w:t>
      </w:r>
    </w:p>
    <w:p w14:paraId="4B13310E" w14:textId="492A4810" w:rsidR="00150D5E" w:rsidRDefault="008557F8" w:rsidP="008557F8">
      <w:pPr>
        <w:tabs>
          <w:tab w:val="left" w:pos="2268"/>
          <w:tab w:val="left" w:pos="2410"/>
        </w:tabs>
        <w:spacing w:after="0"/>
        <w:contextualSpacing/>
        <w:jc w:val="left"/>
        <w:rPr>
          <w:szCs w:val="24"/>
        </w:rPr>
      </w:pPr>
      <w:r>
        <w:rPr>
          <w:szCs w:val="24"/>
        </w:rPr>
        <w:tab/>
      </w:r>
      <w:r w:rsidR="00E243CD">
        <w:rPr>
          <w:szCs w:val="24"/>
        </w:rPr>
        <w:t>Bestätigung und stärken ihr Selbstwertgefühl</w:t>
      </w:r>
      <w:r w:rsidR="00E43AFC">
        <w:rPr>
          <w:szCs w:val="24"/>
        </w:rPr>
        <w:br w:type="textWrapping" w:clear="all"/>
      </w:r>
    </w:p>
    <w:p w14:paraId="0CD252DD" w14:textId="35EE3D1C" w:rsidR="00FF28A0" w:rsidRDefault="008557F8" w:rsidP="00FF28A0">
      <w:pPr>
        <w:jc w:val="left"/>
        <w:rPr>
          <w:szCs w:val="24"/>
        </w:rPr>
      </w:pPr>
      <w:r>
        <w:rPr>
          <w:szCs w:val="24"/>
        </w:rPr>
        <w:t xml:space="preserve">Der Lösungsweg und die Genauigkeit </w:t>
      </w:r>
      <w:r w:rsidR="004E4A11">
        <w:rPr>
          <w:szCs w:val="24"/>
        </w:rPr>
        <w:t>sind</w:t>
      </w:r>
      <w:r>
        <w:rPr>
          <w:szCs w:val="24"/>
        </w:rPr>
        <w:t xml:space="preserve"> eher Nebensache. </w:t>
      </w:r>
      <w:r w:rsidR="004E4A11">
        <w:rPr>
          <w:szCs w:val="24"/>
        </w:rPr>
        <w:t xml:space="preserve">Grundsätzlich zielen diese Aufgaben zur Erweiterung des Teamgeistes ab. Weiter soll Zugang zu Apps wie Beispielsweise OfflineMaps erleichtert werden.   </w:t>
      </w:r>
      <w:r>
        <w:rPr>
          <w:szCs w:val="24"/>
        </w:rPr>
        <w:t xml:space="preserve"> </w:t>
      </w:r>
    </w:p>
    <w:p w14:paraId="4FB2D2CB" w14:textId="01505462" w:rsidR="00FF28A0" w:rsidRDefault="00FF28A0" w:rsidP="00FF28A0">
      <w:pPr>
        <w:jc w:val="left"/>
        <w:rPr>
          <w:szCs w:val="24"/>
        </w:rPr>
      </w:pPr>
    </w:p>
    <w:p w14:paraId="01C1D386" w14:textId="65E5BF39" w:rsidR="00FF28A0" w:rsidRDefault="00FF28A0" w:rsidP="00FF28A0">
      <w:pPr>
        <w:jc w:val="left"/>
        <w:rPr>
          <w:szCs w:val="24"/>
        </w:rPr>
      </w:pPr>
    </w:p>
    <w:p w14:paraId="39E5D09D" w14:textId="130569DF" w:rsidR="00FF28A0" w:rsidRDefault="00FF28A0" w:rsidP="00FF28A0">
      <w:pPr>
        <w:jc w:val="left"/>
        <w:rPr>
          <w:szCs w:val="24"/>
        </w:rPr>
      </w:pPr>
    </w:p>
    <w:p w14:paraId="0F74FD07" w14:textId="0A67D494" w:rsidR="00FF28A0" w:rsidRDefault="00FF28A0" w:rsidP="00FF28A0">
      <w:pPr>
        <w:jc w:val="left"/>
        <w:rPr>
          <w:szCs w:val="24"/>
        </w:rPr>
      </w:pPr>
    </w:p>
    <w:p w14:paraId="76BADE8F" w14:textId="77777777" w:rsidR="00FF28A0" w:rsidRPr="00FF28A0" w:rsidRDefault="00FF28A0" w:rsidP="00FF28A0">
      <w:pPr>
        <w:jc w:val="left"/>
        <w:rPr>
          <w:szCs w:val="24"/>
        </w:rPr>
      </w:pPr>
    </w:p>
    <w:p w14:paraId="0357CF02" w14:textId="416FB873" w:rsidR="00B4650A" w:rsidRPr="003C4559" w:rsidRDefault="0002359B" w:rsidP="0002359B">
      <w:pPr>
        <w:pStyle w:val="berschrift2"/>
        <w:rPr>
          <w:sz w:val="28"/>
          <w:szCs w:val="28"/>
        </w:rPr>
      </w:pPr>
      <w:bookmarkStart w:id="12" w:name="_Toc74906842"/>
      <w:r w:rsidRPr="003C4559">
        <w:rPr>
          <w:bCs/>
          <w:sz w:val="28"/>
          <w:szCs w:val="28"/>
        </w:rPr>
        <w:lastRenderedPageBreak/>
        <w:t xml:space="preserve">Modul 2: </w:t>
      </w:r>
      <w:r w:rsidR="00B4650A" w:rsidRPr="003C4559">
        <w:rPr>
          <w:bCs/>
          <w:sz w:val="28"/>
          <w:szCs w:val="28"/>
        </w:rPr>
        <w:t>Tourenplanung im Gelände</w:t>
      </w:r>
      <w:r w:rsidR="00B4650A" w:rsidRPr="003C4559">
        <w:rPr>
          <w:sz w:val="28"/>
          <w:szCs w:val="28"/>
        </w:rPr>
        <w:t xml:space="preserve"> - </w:t>
      </w:r>
      <w:r w:rsidR="00B4650A" w:rsidRPr="003C4559">
        <w:rPr>
          <w:i/>
          <w:iCs/>
          <w:sz w:val="28"/>
          <w:szCs w:val="28"/>
        </w:rPr>
        <w:t>Alpenvereinaktiv-App</w:t>
      </w:r>
      <w:bookmarkEnd w:id="12"/>
    </w:p>
    <w:p w14:paraId="3DCBA47D" w14:textId="2D222833" w:rsidR="00B4650A" w:rsidRPr="003C4559" w:rsidRDefault="0002359B" w:rsidP="00664359">
      <w:pPr>
        <w:pStyle w:val="berschrift3"/>
      </w:pPr>
      <w:bookmarkStart w:id="13" w:name="_Toc74906843"/>
      <w:r w:rsidRPr="003C4559">
        <w:t>Arbeitsaufgabe 2: Orientierung und Tourenplanung im Gelände</w:t>
      </w:r>
      <w:bookmarkEnd w:id="13"/>
    </w:p>
    <w:p w14:paraId="48722BF2" w14:textId="6B4894DD" w:rsidR="00B4650A" w:rsidRPr="0036187D" w:rsidRDefault="0036187D" w:rsidP="00B4650A">
      <w:r w:rsidRPr="0036187D">
        <w:rPr>
          <w:noProof/>
        </w:rPr>
        <w:drawing>
          <wp:anchor distT="0" distB="0" distL="114300" distR="114300" simplePos="0" relativeHeight="251658240" behindDoc="0" locked="0" layoutInCell="1" allowOverlap="1" wp14:anchorId="10C7706D" wp14:editId="044F0FE2">
            <wp:simplePos x="0" y="0"/>
            <wp:positionH relativeFrom="margin">
              <wp:posOffset>3725545</wp:posOffset>
            </wp:positionH>
            <wp:positionV relativeFrom="paragraph">
              <wp:posOffset>73025</wp:posOffset>
            </wp:positionV>
            <wp:extent cx="2290445" cy="1384300"/>
            <wp:effectExtent l="0" t="0" r="0" b="6350"/>
            <wp:wrapSquare wrapText="bothSides"/>
            <wp:docPr id="2" name="Grafik 2" descr="Die Staumauer der Kölnbreinsperre ist mit ihren über 200 Metern die höchste Staumauer Österreic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e Staumauer der Kölnbreinsperre ist mit ihren über 200 Metern die höchste Staumauer Österreich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90445" cy="1384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4650A" w:rsidRPr="0036187D">
        <w:t>Super, du bist am Parkplatz bei der Kölnbreinsperre im Maltatal angekommen! Diese Aussicht hast du dir auf jeden Fall verdient. Dein nächstes Etappenziel, Bad Gastein, liegt nun „nur mehr“ 1-2 Tage Fußmarsch von dir entfernt. Lange Zeit zum Staunen bleibt dir allerdings nicht, da du deine Wanderung noch ganz genau planen musst.</w:t>
      </w:r>
    </w:p>
    <w:p w14:paraId="590C4A6C" w14:textId="77777777" w:rsidR="00D85BD6" w:rsidRDefault="00B4650A" w:rsidP="00D85BD6">
      <w:pPr>
        <w:numPr>
          <w:ilvl w:val="0"/>
          <w:numId w:val="7"/>
        </w:numPr>
        <w:jc w:val="left"/>
      </w:pPr>
      <w:r w:rsidRPr="00B4650A">
        <w:t>Zuerst sticht dir aber eine Aussichtsplattform auf der Staumauer ins Auge. Öffne die Alpenvereinaktiv-App und finde heraus, wie diese heißt. Schreibe den </w:t>
      </w:r>
      <w:r w:rsidRPr="00B4650A">
        <w:rPr>
          <w:b/>
          <w:bCs/>
        </w:rPr>
        <w:t>Namen der Aussichtsplattform</w:t>
      </w:r>
      <w:r w:rsidRPr="00B4650A">
        <w:t> und deren </w:t>
      </w:r>
      <w:r w:rsidRPr="00B4650A">
        <w:rPr>
          <w:b/>
          <w:bCs/>
        </w:rPr>
        <w:t>Koordinaten</w:t>
      </w:r>
      <w:r w:rsidRPr="00B4650A">
        <w:t> in deinem Dokument nieder.</w:t>
      </w:r>
      <w:r w:rsidRPr="00B4650A">
        <w:br/>
        <w:t>Außerdem wäre es sicher schön, den Sonnenuntergang über dem Stausee zu beobachten. Doch ist das überhaupt möglich? Schau dir dazu die Lage des Sees in der App an und benenne die </w:t>
      </w:r>
      <w:r w:rsidRPr="00B4650A">
        <w:rPr>
          <w:b/>
          <w:bCs/>
        </w:rPr>
        <w:t>Himmelsrichtung</w:t>
      </w:r>
      <w:r w:rsidRPr="00B4650A">
        <w:t>, in die dieser ausgerichtet ist. Begründe anhand dessen, ob die Sonne über dem Wasser untergehen kann. Tipp: Ziehe auch das Foto (siehe oben) in deine Überlegungen mit ein! </w:t>
      </w:r>
    </w:p>
    <w:p w14:paraId="08921431" w14:textId="12BF898B" w:rsidR="00B4650A" w:rsidRPr="00B4650A" w:rsidRDefault="00B4650A" w:rsidP="00D85BD6">
      <w:pPr>
        <w:numPr>
          <w:ilvl w:val="0"/>
          <w:numId w:val="7"/>
        </w:numPr>
        <w:jc w:val="left"/>
      </w:pPr>
      <w:r w:rsidRPr="00B4650A">
        <w:t>Plane mithilfe des Tourenplaners in der App eine Wanderroute, die am </w:t>
      </w:r>
      <w:r w:rsidRPr="00B4650A">
        <w:rPr>
          <w:b/>
          <w:bCs/>
        </w:rPr>
        <w:t>Parkplatz der Kölnbreinsperre</w:t>
      </w:r>
      <w:r w:rsidRPr="00B4650A">
        <w:t> beginnt und am </w:t>
      </w:r>
      <w:r w:rsidRPr="00B4650A">
        <w:rPr>
          <w:b/>
          <w:bCs/>
        </w:rPr>
        <w:t>Bahnhof in Bad Gastein</w:t>
      </w:r>
      <w:r w:rsidRPr="00B4650A">
        <w:t> endet.</w:t>
      </w:r>
    </w:p>
    <w:p w14:paraId="671D5126" w14:textId="515B6613" w:rsidR="00B4650A" w:rsidRPr="00B4650A" w:rsidRDefault="00B4650A" w:rsidP="00D85BD6">
      <w:pPr>
        <w:pStyle w:val="Listenabsatz"/>
        <w:numPr>
          <w:ilvl w:val="0"/>
          <w:numId w:val="7"/>
        </w:numPr>
        <w:jc w:val="left"/>
      </w:pPr>
      <w:r w:rsidRPr="00B4650A">
        <w:t>Speichere die Tour und gib ihr einen aussagekräftigen Namen. Füge eine knappe </w:t>
      </w:r>
      <w:r w:rsidRPr="00D85BD6">
        <w:rPr>
          <w:b/>
          <w:bCs/>
        </w:rPr>
        <w:t>Wegbeschreibung</w:t>
      </w:r>
      <w:r w:rsidRPr="00B4650A">
        <w:t xml:space="preserve"> hinzu, in der du Start- und Endpunkt angibst sowie weitere </w:t>
      </w:r>
      <w:r>
        <w:t>w</w:t>
      </w:r>
      <w:r w:rsidRPr="00B4650A">
        <w:t>ichtige Wegpunkte (Bergnamen etc.).</w:t>
      </w:r>
    </w:p>
    <w:p w14:paraId="6ABF053B" w14:textId="3C5F53FF" w:rsidR="00B4650A" w:rsidRPr="00B4650A" w:rsidRDefault="00B4650A" w:rsidP="00D85BD6">
      <w:pPr>
        <w:pStyle w:val="Listenabsatz"/>
        <w:numPr>
          <w:ilvl w:val="0"/>
          <w:numId w:val="7"/>
        </w:numPr>
        <w:jc w:val="left"/>
      </w:pPr>
      <w:r w:rsidRPr="00B4650A">
        <w:t>Gib in deinem Dokument an, wie viele </w:t>
      </w:r>
      <w:r w:rsidRPr="00D85BD6">
        <w:rPr>
          <w:b/>
          <w:bCs/>
        </w:rPr>
        <w:t>Höhenmeter</w:t>
      </w:r>
      <w:r w:rsidRPr="00B4650A">
        <w:t> du bei Auf- und Abstieg zurücklegst sowie die Länge der </w:t>
      </w:r>
      <w:r w:rsidRPr="00D85BD6">
        <w:rPr>
          <w:b/>
          <w:bCs/>
        </w:rPr>
        <w:t>Wegstrecke</w:t>
      </w:r>
      <w:r w:rsidRPr="00B4650A">
        <w:t> und die vorgeschlagene </w:t>
      </w:r>
      <w:r w:rsidRPr="00D85BD6">
        <w:rPr>
          <w:b/>
          <w:bCs/>
        </w:rPr>
        <w:t>Zeitangabe</w:t>
      </w:r>
      <w:r w:rsidRPr="00B4650A">
        <w:t>. </w:t>
      </w:r>
      <w:r w:rsidRPr="00B4650A">
        <w:br/>
        <w:t>Überlege, ob du diese Strecke an einem Tag zurücklegen könntest, und finde Argumente, die dafür oder dagegen sprechen. Verschriftliche auch diese in deinem Dokument.</w:t>
      </w:r>
      <w:r w:rsidR="005C3FC4">
        <w:t xml:space="preserve"> </w:t>
      </w:r>
    </w:p>
    <w:p w14:paraId="3D388DE3" w14:textId="38D5D0A5" w:rsidR="00B4650A" w:rsidRPr="00B4650A" w:rsidRDefault="00B4650A" w:rsidP="00D85BD6">
      <w:pPr>
        <w:pStyle w:val="Listenabsatz"/>
        <w:numPr>
          <w:ilvl w:val="0"/>
          <w:numId w:val="7"/>
        </w:numPr>
        <w:jc w:val="left"/>
      </w:pPr>
      <w:r w:rsidRPr="00B4650A">
        <w:t>Füge die Planung deiner Tour als </w:t>
      </w:r>
      <w:r w:rsidRPr="00D85BD6">
        <w:rPr>
          <w:b/>
          <w:bCs/>
        </w:rPr>
        <w:t>digitale Karte</w:t>
      </w:r>
      <w:r w:rsidRPr="00B4650A">
        <w:t> und das Höhenprofil des Weges als </w:t>
      </w:r>
      <w:r w:rsidRPr="00D85BD6">
        <w:rPr>
          <w:b/>
          <w:bCs/>
        </w:rPr>
        <w:t>digitale Grafik</w:t>
      </w:r>
      <w:r w:rsidRPr="00B4650A">
        <w:t> (z. B. als Screenshot) in dein Dokument ein.</w:t>
      </w:r>
    </w:p>
    <w:p w14:paraId="3DA8150E" w14:textId="54DC9283" w:rsidR="00B4650A" w:rsidRPr="00B4650A" w:rsidRDefault="00B4650A" w:rsidP="00D85BD6">
      <w:pPr>
        <w:pStyle w:val="Listenabsatz"/>
        <w:numPr>
          <w:ilvl w:val="0"/>
          <w:numId w:val="7"/>
        </w:numPr>
        <w:jc w:val="left"/>
      </w:pPr>
      <w:r w:rsidRPr="00B4650A">
        <w:t>Wir werden die Wanderung etwas gemütlicher angehen, daher kümmern wir uns jetzt um eine Übernachtungsmöglichkeit für unterwegs. Lasse dir dazu den Karteninhalt anzeigen und filtere </w:t>
      </w:r>
      <w:r w:rsidRPr="00D85BD6">
        <w:rPr>
          <w:b/>
          <w:bCs/>
        </w:rPr>
        <w:t xml:space="preserve">bewirtschaftete Hütten mit </w:t>
      </w:r>
      <w:r w:rsidRPr="00D85BD6">
        <w:rPr>
          <w:b/>
          <w:bCs/>
        </w:rPr>
        <w:lastRenderedPageBreak/>
        <w:t>Übernachtungsmöglichkeiten</w:t>
      </w:r>
      <w:r w:rsidRPr="00B4650A">
        <w:t>. Wähle jene Hütte aus, die ca. auf der Hälfte deiner Wegstrecke liegt. Beantworte in deinem Dokument folgende Fragen: Wie heißt die Hütte, auf welcher Höhe liegt sie und wie viele Schlafplätze sind vorhanden? </w:t>
      </w:r>
    </w:p>
    <w:p w14:paraId="743CA0E2" w14:textId="35AC05FC" w:rsidR="00B4650A" w:rsidRPr="00B4650A" w:rsidRDefault="00B4650A" w:rsidP="00D85BD6">
      <w:pPr>
        <w:pStyle w:val="Listenabsatz"/>
        <w:numPr>
          <w:ilvl w:val="0"/>
          <w:numId w:val="7"/>
        </w:numPr>
        <w:jc w:val="left"/>
      </w:pPr>
      <w:r w:rsidRPr="00B4650A">
        <w:t>Sieh dir nun nochmal deine Planung an (unter: Meine Seite – Planungen). Dort findest du, wenn du etwas nach unten scrollst, die </w:t>
      </w:r>
      <w:r w:rsidRPr="00D85BD6">
        <w:rPr>
          <w:b/>
          <w:bCs/>
        </w:rPr>
        <w:t>Wettervorhersage</w:t>
      </w:r>
      <w:r w:rsidRPr="00B4650A">
        <w:t> für die nächsten drei Tage. Mache einen Screenshot davon, füge ihn in dein Dokument ein und begründe, welche Kleidungsstücke und Ausrüstungsgegenstände du anhand dieser Vorhersage unbedingt mitnehmen musst (z. B. warme Kleidung, Winterjacke, Regenjacke, Sonnenhut, …).</w:t>
      </w:r>
    </w:p>
    <w:p w14:paraId="54F50665" w14:textId="236E68FE" w:rsidR="00B4650A" w:rsidRPr="00B4650A" w:rsidRDefault="00B4650A" w:rsidP="00D85BD6">
      <w:pPr>
        <w:pStyle w:val="Listenabsatz"/>
        <w:numPr>
          <w:ilvl w:val="0"/>
          <w:numId w:val="7"/>
        </w:numPr>
        <w:jc w:val="left"/>
      </w:pPr>
      <w:r w:rsidRPr="00B4650A">
        <w:t>Exportiere deine Routenplanung als GPX-Datei und speichere diese auf deinem Laptop/Computer ab. Falls du eine GPS-Uhr besitzt, könntest du dir den Track z. B. als Hilfestellung beim Wandern anzeigen lassen. Füge den </w:t>
      </w:r>
      <w:r w:rsidRPr="00D85BD6">
        <w:rPr>
          <w:b/>
          <w:bCs/>
        </w:rPr>
        <w:t>Link zu deiner Routenplanung</w:t>
      </w:r>
      <w:r w:rsidRPr="00B4650A">
        <w:t> in das Dokument ein.</w:t>
      </w:r>
    </w:p>
    <w:p w14:paraId="538158E0" w14:textId="21167C6E" w:rsidR="0036187D" w:rsidRPr="0036187D" w:rsidRDefault="00B4650A" w:rsidP="0036187D">
      <w:pPr>
        <w:pStyle w:val="Listenabsatz"/>
        <w:numPr>
          <w:ilvl w:val="0"/>
          <w:numId w:val="7"/>
        </w:numPr>
      </w:pPr>
      <w:r w:rsidRPr="00B4650A">
        <w:t>Lade dein Dokument in das dafür vorgesehene Abgabeforum hoch (Nachname_Vorname_Tourenplanung</w:t>
      </w:r>
      <w:r w:rsidR="00D85BD6">
        <w:t>)</w:t>
      </w:r>
    </w:p>
    <w:p w14:paraId="6CDB8106" w14:textId="736A5A10" w:rsidR="00885AC3" w:rsidRPr="003C4559" w:rsidRDefault="00D85BD6" w:rsidP="006E492D">
      <w:pPr>
        <w:pStyle w:val="berschrift2"/>
      </w:pPr>
      <w:bookmarkStart w:id="14" w:name="_Toc74906844"/>
      <w:r w:rsidRPr="003C4559">
        <w:t>Erwartungshorizont</w:t>
      </w:r>
      <w:r w:rsidR="00E243CD">
        <w:t xml:space="preserve"> von Modul 2</w:t>
      </w:r>
      <w:bookmarkEnd w:id="14"/>
    </w:p>
    <w:p w14:paraId="30938A14" w14:textId="124C1F51" w:rsidR="00885AC3" w:rsidRDefault="0036187D" w:rsidP="0036187D">
      <w:pPr>
        <w:contextualSpacing/>
        <w:jc w:val="left"/>
      </w:pPr>
      <w:r>
        <w:rPr>
          <w:noProof/>
        </w:rPr>
        <w:drawing>
          <wp:anchor distT="0" distB="0" distL="114300" distR="114300" simplePos="0" relativeHeight="251659264" behindDoc="0" locked="0" layoutInCell="1" allowOverlap="1" wp14:anchorId="7FB11A3A" wp14:editId="12F47616">
            <wp:simplePos x="0" y="0"/>
            <wp:positionH relativeFrom="margin">
              <wp:posOffset>3375025</wp:posOffset>
            </wp:positionH>
            <wp:positionV relativeFrom="paragraph">
              <wp:posOffset>11430</wp:posOffset>
            </wp:positionV>
            <wp:extent cx="2167255" cy="3196590"/>
            <wp:effectExtent l="0" t="0" r="4445" b="381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t="5375" b="26160"/>
                    <a:stretch/>
                  </pic:blipFill>
                  <pic:spPr bwMode="auto">
                    <a:xfrm>
                      <a:off x="0" y="0"/>
                      <a:ext cx="2167255" cy="3196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5AC3">
        <w:t xml:space="preserve">1. </w:t>
      </w:r>
      <w:r w:rsidR="00D85BD6">
        <w:t>Airwalk Kölnbreinsperre, Koordinaten:  47°04’46.2“N 13°20’25.7“E</w:t>
      </w:r>
      <w:r w:rsidR="00885AC3">
        <w:br/>
        <w:t xml:space="preserve">Ausrichtung Stausee: Westen bis Südwesten </w:t>
      </w:r>
      <w:r w:rsidR="00885AC3">
        <w:sym w:font="Wingdings" w:char="F0E0"/>
      </w:r>
      <w:r w:rsidR="00885AC3">
        <w:t xml:space="preserve"> Sonne geht zwar in Richtung Stausee unter, kann aber nicht direkt über Wasser untergehen, da die Berge den Horizont bedecken. </w:t>
      </w:r>
    </w:p>
    <w:p w14:paraId="04730827" w14:textId="480CAABF" w:rsidR="00885AC3" w:rsidRDefault="00885AC3" w:rsidP="0036187D">
      <w:pPr>
        <w:contextualSpacing/>
        <w:jc w:val="left"/>
      </w:pPr>
      <w:r>
        <w:t xml:space="preserve">4. </w:t>
      </w:r>
      <w:r w:rsidRPr="00885AC3">
        <w:t>32,8km, 11h7min, 1152m Aufstieg – 1999m Abstieg</w:t>
      </w:r>
    </w:p>
    <w:p w14:paraId="656E6713" w14:textId="133020EC" w:rsidR="00885AC3" w:rsidRDefault="00885AC3" w:rsidP="0036187D">
      <w:pPr>
        <w:contextualSpacing/>
        <w:jc w:val="left"/>
      </w:pPr>
      <w:r>
        <w:t>5. siehe Abbildung rechts</w:t>
      </w:r>
    </w:p>
    <w:p w14:paraId="7D445E38" w14:textId="08ED6B32" w:rsidR="00885AC3" w:rsidRDefault="0036187D" w:rsidP="0036187D">
      <w:pPr>
        <w:contextualSpacing/>
        <w:jc w:val="left"/>
      </w:pPr>
      <w:r>
        <w:rPr>
          <w:noProof/>
        </w:rPr>
        <w:drawing>
          <wp:anchor distT="0" distB="0" distL="114300" distR="114300" simplePos="0" relativeHeight="251660288" behindDoc="1" locked="0" layoutInCell="1" allowOverlap="1" wp14:anchorId="593439A3" wp14:editId="7349B0C0">
            <wp:simplePos x="0" y="0"/>
            <wp:positionH relativeFrom="margin">
              <wp:posOffset>3253105</wp:posOffset>
            </wp:positionH>
            <wp:positionV relativeFrom="paragraph">
              <wp:posOffset>172720</wp:posOffset>
            </wp:positionV>
            <wp:extent cx="2408555" cy="927100"/>
            <wp:effectExtent l="0" t="0" r="0" b="6350"/>
            <wp:wrapTight wrapText="bothSides">
              <wp:wrapPolygon edited="0">
                <wp:start x="0" y="0"/>
                <wp:lineTo x="0" y="21304"/>
                <wp:lineTo x="21355" y="21304"/>
                <wp:lineTo x="21355" y="0"/>
                <wp:lineTo x="0" y="0"/>
              </wp:wrapPolygon>
            </wp:wrapTight>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t="33180" b="48607"/>
                    <a:stretch/>
                  </pic:blipFill>
                  <pic:spPr bwMode="auto">
                    <a:xfrm>
                      <a:off x="0" y="0"/>
                      <a:ext cx="2408555" cy="927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85AC3">
        <w:t xml:space="preserve">6. </w:t>
      </w:r>
      <w:r w:rsidR="00885AC3" w:rsidRPr="00885AC3">
        <w:t>Hannoverhaus, 2565m, 63 Schlafplätze</w:t>
      </w:r>
    </w:p>
    <w:p w14:paraId="0C86E624" w14:textId="64220A2E" w:rsidR="00885AC3" w:rsidRDefault="00885AC3" w:rsidP="0036187D">
      <w:pPr>
        <w:contextualSpacing/>
        <w:jc w:val="left"/>
        <w:rPr>
          <w:noProof/>
        </w:rPr>
      </w:pPr>
      <w:r>
        <w:t>7. Regen, Sonne und Wolken möglich, also unbeständiges Wetter – daher: Regenjacke, Regenschutz, warmer Pullover, lange Wanderhose, Sonnencreme, …</w:t>
      </w:r>
    </w:p>
    <w:p w14:paraId="47A15495" w14:textId="58DA1593" w:rsidR="00D85BD6" w:rsidRPr="00D85BD6" w:rsidRDefault="00D85BD6" w:rsidP="00885AC3">
      <w:pPr>
        <w:jc w:val="left"/>
        <w:sectPr w:rsidR="00D85BD6" w:rsidRPr="00D85BD6" w:rsidSect="00312AEC">
          <w:pgSz w:w="11906" w:h="16838"/>
          <w:pgMar w:top="1417" w:right="1417" w:bottom="1134" w:left="1417" w:header="708" w:footer="708" w:gutter="0"/>
          <w:cols w:space="708"/>
          <w:titlePg/>
          <w:docGrid w:linePitch="360"/>
        </w:sectPr>
      </w:pPr>
      <w:r>
        <w:br/>
      </w:r>
    </w:p>
    <w:p w14:paraId="5018C5A1" w14:textId="6B309382" w:rsidR="00FA3CB0" w:rsidRDefault="0036187D" w:rsidP="00FA3CB0">
      <w:pPr>
        <w:pStyle w:val="berschrift1"/>
      </w:pPr>
      <w:bookmarkStart w:id="15" w:name="_Toc74906845"/>
      <w:r>
        <w:lastRenderedPageBreak/>
        <w:t>6</w:t>
      </w:r>
      <w:r w:rsidR="00FA3CB0">
        <w:t>. Tools und Links</w:t>
      </w:r>
      <w:bookmarkEnd w:id="15"/>
    </w:p>
    <w:p w14:paraId="1D232035" w14:textId="3519132A" w:rsidR="00FA3CB0" w:rsidRPr="0036187D" w:rsidRDefault="00FA3CB0" w:rsidP="00D530BA">
      <w:pPr>
        <w:contextualSpacing/>
        <w:rPr>
          <w:b/>
          <w:bCs/>
        </w:rPr>
      </w:pPr>
      <w:r w:rsidRPr="0036187D">
        <w:rPr>
          <w:b/>
          <w:bCs/>
        </w:rPr>
        <w:t>OfflineMaps</w:t>
      </w:r>
      <w:r w:rsidR="0036187D">
        <w:rPr>
          <w:b/>
          <w:bCs/>
        </w:rPr>
        <w:t xml:space="preserve"> 3.7</w:t>
      </w:r>
      <w:r w:rsidRPr="0036187D">
        <w:rPr>
          <w:b/>
          <w:bCs/>
        </w:rPr>
        <w:t xml:space="preserve"> (für Android) </w:t>
      </w:r>
    </w:p>
    <w:p w14:paraId="67974BEC" w14:textId="77777777" w:rsidR="00FA3CB0" w:rsidRDefault="00FA3CB0" w:rsidP="00D530BA">
      <w:pPr>
        <w:contextualSpacing/>
      </w:pPr>
      <w:r>
        <w:t xml:space="preserve">Link: https://play.google.com/store/apps/details?id=net.psyberia.offlinemaps&amp;hl=de_AT&amp;gl=US </w:t>
      </w:r>
    </w:p>
    <w:p w14:paraId="4018AACE" w14:textId="77777777" w:rsidR="00D530BA" w:rsidRDefault="00D530BA" w:rsidP="00D530BA">
      <w:pPr>
        <w:contextualSpacing/>
        <w:rPr>
          <w:b/>
          <w:bCs/>
        </w:rPr>
      </w:pPr>
    </w:p>
    <w:p w14:paraId="22444834" w14:textId="4F77C04A" w:rsidR="00FA3CB0" w:rsidRPr="0036187D" w:rsidRDefault="00FA3CB0" w:rsidP="00D530BA">
      <w:pPr>
        <w:contextualSpacing/>
        <w:rPr>
          <w:b/>
          <w:bCs/>
        </w:rPr>
      </w:pPr>
      <w:r w:rsidRPr="0036187D">
        <w:rPr>
          <w:b/>
          <w:bCs/>
        </w:rPr>
        <w:t>Alpenvereinaktiv-App (verfügbar für iPhone und Android)</w:t>
      </w:r>
    </w:p>
    <w:p w14:paraId="3092BEB8" w14:textId="77777777" w:rsidR="00FA3CB0" w:rsidRPr="00FA3CB0" w:rsidRDefault="00FA3CB0" w:rsidP="00D530BA">
      <w:pPr>
        <w:contextualSpacing/>
        <w:rPr>
          <w:lang w:val="en-US"/>
        </w:rPr>
      </w:pPr>
      <w:r w:rsidRPr="00FA3CB0">
        <w:rPr>
          <w:lang w:val="en-US"/>
        </w:rPr>
        <w:t>Link: https://www.alpenvereinaktiv.com/de/mobile-app.html</w:t>
      </w:r>
    </w:p>
    <w:p w14:paraId="6F8413A1" w14:textId="77777777" w:rsidR="00B4650A" w:rsidRPr="00FA3CB0" w:rsidRDefault="00B4650A" w:rsidP="00B4650A">
      <w:pPr>
        <w:rPr>
          <w:lang w:val="en-US"/>
        </w:rPr>
      </w:pPr>
    </w:p>
    <w:p w14:paraId="20B6FD4D" w14:textId="5FBD58F4" w:rsidR="00F32BD4" w:rsidRPr="00B5076E" w:rsidRDefault="00B5076E" w:rsidP="00B5076E">
      <w:pPr>
        <w:pStyle w:val="berschrift1"/>
      </w:pPr>
      <w:bookmarkStart w:id="16" w:name="_Toc74906846"/>
      <w:r>
        <w:t xml:space="preserve">7. </w:t>
      </w:r>
      <w:r w:rsidR="005C3FC4" w:rsidRPr="00B5076E">
        <w:t>Literatur</w:t>
      </w:r>
      <w:bookmarkEnd w:id="16"/>
    </w:p>
    <w:sdt>
      <w:sdtPr>
        <w:rPr>
          <w:lang w:val="de-DE"/>
        </w:rPr>
        <w:tag w:val="CitaviBibliography"/>
        <w:id w:val="-235005032"/>
        <w:placeholder>
          <w:docPart w:val="DefaultPlaceholder_-1854013440"/>
        </w:placeholder>
      </w:sdtPr>
      <w:sdtEndPr/>
      <w:sdtContent>
        <w:p w14:paraId="3040CC4B" w14:textId="1B7682F9" w:rsidR="00B5076E" w:rsidRPr="00B5076E" w:rsidRDefault="00F32BD4" w:rsidP="00F32BD4">
          <w:pPr>
            <w:pStyle w:val="CitaviBibliographyHeading"/>
            <w:jc w:val="left"/>
            <w:rPr>
              <w:lang w:val="de-DE"/>
            </w:rPr>
          </w:pPr>
          <w:r w:rsidRPr="00B5076E">
            <w:rPr>
              <w:lang w:val="de-DE"/>
            </w:rPr>
            <w:fldChar w:fldCharType="begin"/>
          </w:r>
          <w:r w:rsidRPr="00B5076E">
            <w:rPr>
              <w:lang w:val="de-DE"/>
            </w:rPr>
            <w:instrText>ADDIN CitaviBibliography</w:instrText>
          </w:r>
          <w:r w:rsidRPr="00B5076E">
            <w:rPr>
              <w:lang w:val="de-DE"/>
            </w:rPr>
            <w:fldChar w:fldCharType="separate"/>
          </w:r>
          <w:bookmarkStart w:id="17" w:name="_CTVL001fdd13e7248c0423ab75f5816fd6ee74f"/>
          <w:r w:rsidRPr="00B5076E">
            <w:rPr>
              <w:lang w:val="de-DE"/>
            </w:rPr>
            <w:t xml:space="preserve">Breitfuss-Horner, Claudia; Koller, Alfons (2021): "Computational Thinking" im GW-Unterricht. </w:t>
          </w:r>
          <w:r w:rsidR="009227AD">
            <w:rPr>
              <w:lang w:val="de-DE"/>
            </w:rPr>
            <w:tab/>
          </w:r>
          <w:r w:rsidRPr="00B5076E">
            <w:rPr>
              <w:lang w:val="de-DE"/>
            </w:rPr>
            <w:t>https://www.eduacademy.at/gwb/pluginfile.php/48044/mod_resource/content/2/Br</w:t>
          </w:r>
          <w:r w:rsidR="009227AD">
            <w:rPr>
              <w:lang w:val="de-DE"/>
            </w:rPr>
            <w:tab/>
          </w:r>
          <w:r w:rsidRPr="00B5076E">
            <w:rPr>
              <w:lang w:val="de-DE"/>
            </w:rPr>
            <w:t>eitfuss_Koller_20210327_DGBinGW_Erstabgabe_layoutiert.pdf</w:t>
          </w:r>
          <w:r w:rsidR="009227AD">
            <w:rPr>
              <w:lang w:val="de-DE"/>
            </w:rPr>
            <w:tab/>
            <w:t>(</w:t>
          </w:r>
          <w:r w:rsidRPr="00B5076E">
            <w:rPr>
              <w:lang w:val="de-DE"/>
            </w:rPr>
            <w:t>17.06.2021</w:t>
          </w:r>
          <w:bookmarkEnd w:id="17"/>
          <w:r w:rsidRPr="00B5076E">
            <w:rPr>
              <w:lang w:val="de-DE"/>
            </w:rPr>
            <w:fldChar w:fldCharType="end"/>
          </w:r>
          <w:r w:rsidR="009227AD">
            <w:rPr>
              <w:lang w:val="de-DE"/>
            </w:rPr>
            <w:t>)</w:t>
          </w:r>
        </w:p>
        <w:p w14:paraId="34DBD054" w14:textId="46BF139E" w:rsidR="00F32BD4" w:rsidRPr="009227AD" w:rsidRDefault="00B5076E" w:rsidP="00F32BD4">
          <w:pPr>
            <w:pStyle w:val="CitaviBibliographyHeading"/>
            <w:jc w:val="left"/>
          </w:pPr>
          <w:r w:rsidRPr="00B5076E">
            <w:t xml:space="preserve">Lehrplankommission GW (2021): Geographie und wirtschaftliche Bildung, Lehrplanentwurf </w:t>
          </w:r>
          <w:r w:rsidR="009227AD">
            <w:tab/>
          </w:r>
          <w:r w:rsidRPr="00B5076E">
            <w:t>Nr. 6 v. 15.3.2021.</w:t>
          </w:r>
          <w:r w:rsidR="009227AD">
            <w:t xml:space="preserve"> </w:t>
          </w:r>
          <w:r w:rsidRPr="00B5076E">
            <w:t>Wien. </w:t>
          </w:r>
          <w:r w:rsidR="009227AD">
            <w:tab/>
          </w:r>
          <w:hyperlink r:id="rId15" w:history="1">
            <w:r w:rsidR="009227AD" w:rsidRPr="00A95182">
              <w:rPr>
                <w:rStyle w:val="Hyperlink"/>
              </w:rPr>
              <w:t>https://www.eduacademy.at/gwb/mod/resource/view.php?id=30002</w:t>
            </w:r>
          </w:hyperlink>
          <w:r w:rsidRPr="00B5076E">
            <w:t> (27.</w:t>
          </w:r>
          <w:r w:rsidR="0064693F">
            <w:t>0</w:t>
          </w:r>
          <w:r w:rsidRPr="00B5076E">
            <w:t>3.2021)</w:t>
          </w:r>
        </w:p>
      </w:sdtContent>
    </w:sdt>
    <w:p w14:paraId="0A40B8EB" w14:textId="77777777" w:rsidR="00F32BD4" w:rsidRPr="00B4650A" w:rsidRDefault="00F32BD4" w:rsidP="00F32BD4">
      <w:pPr>
        <w:rPr>
          <w:lang w:val="de-DE"/>
        </w:rPr>
      </w:pPr>
    </w:p>
    <w:sectPr w:rsidR="00F32BD4" w:rsidRPr="00B4650A" w:rsidSect="00D85BD6">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85100" w14:textId="77777777" w:rsidR="00ED2B2A" w:rsidRDefault="00ED2B2A" w:rsidP="00865C90">
      <w:pPr>
        <w:spacing w:after="0" w:line="240" w:lineRule="auto"/>
      </w:pPr>
      <w:r>
        <w:separator/>
      </w:r>
    </w:p>
  </w:endnote>
  <w:endnote w:type="continuationSeparator" w:id="0">
    <w:p w14:paraId="416C017E" w14:textId="77777777" w:rsidR="00ED2B2A" w:rsidRDefault="00ED2B2A" w:rsidP="00865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Print">
    <w:panose1 w:val="02000600000000000000"/>
    <w:charset w:val="00"/>
    <w:family w:val="auto"/>
    <w:pitch w:val="variable"/>
    <w:sig w:usb0="0000028F"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8570325"/>
      <w:docPartObj>
        <w:docPartGallery w:val="Page Numbers (Bottom of Page)"/>
        <w:docPartUnique/>
      </w:docPartObj>
    </w:sdtPr>
    <w:sdtEndPr/>
    <w:sdtContent>
      <w:p w14:paraId="6215BE79" w14:textId="61AA9968" w:rsidR="00312AEC" w:rsidRDefault="00312AEC">
        <w:pPr>
          <w:pStyle w:val="Fuzeile"/>
          <w:jc w:val="right"/>
        </w:pPr>
        <w:r>
          <w:fldChar w:fldCharType="begin"/>
        </w:r>
        <w:r>
          <w:instrText>PAGE   \* MERGEFORMAT</w:instrText>
        </w:r>
        <w:r>
          <w:fldChar w:fldCharType="separate"/>
        </w:r>
        <w:r>
          <w:rPr>
            <w:lang w:val="de-DE"/>
          </w:rPr>
          <w:t>2</w:t>
        </w:r>
        <w:r>
          <w:fldChar w:fldCharType="end"/>
        </w:r>
      </w:p>
    </w:sdtContent>
  </w:sdt>
  <w:p w14:paraId="1C95B708" w14:textId="77777777" w:rsidR="00085F57" w:rsidRDefault="00085F5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C2CF30" w14:textId="77777777" w:rsidR="00ED2B2A" w:rsidRDefault="00ED2B2A" w:rsidP="00865C90">
      <w:pPr>
        <w:spacing w:after="0" w:line="240" w:lineRule="auto"/>
      </w:pPr>
      <w:r>
        <w:separator/>
      </w:r>
    </w:p>
  </w:footnote>
  <w:footnote w:type="continuationSeparator" w:id="0">
    <w:p w14:paraId="1992E074" w14:textId="77777777" w:rsidR="00ED2B2A" w:rsidRDefault="00ED2B2A" w:rsidP="00865C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43E3C"/>
    <w:multiLevelType w:val="multilevel"/>
    <w:tmpl w:val="36CA3F3A"/>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5205C7F"/>
    <w:multiLevelType w:val="multilevel"/>
    <w:tmpl w:val="92728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5159F9"/>
    <w:multiLevelType w:val="hybridMultilevel"/>
    <w:tmpl w:val="EEAA99BA"/>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15:restartNumberingAfterBreak="0">
    <w:nsid w:val="0D8027FA"/>
    <w:multiLevelType w:val="hybridMultilevel"/>
    <w:tmpl w:val="68A05F9C"/>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 w15:restartNumberingAfterBreak="0">
    <w:nsid w:val="0E0E551C"/>
    <w:multiLevelType w:val="hybridMultilevel"/>
    <w:tmpl w:val="66FC389A"/>
    <w:lvl w:ilvl="0" w:tplc="0C070017">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112B4A98"/>
    <w:multiLevelType w:val="hybridMultilevel"/>
    <w:tmpl w:val="0DC6E688"/>
    <w:lvl w:ilvl="0" w:tplc="47F00E54">
      <w:start w:val="2"/>
      <w:numFmt w:val="bullet"/>
      <w:lvlText w:val="-"/>
      <w:lvlJc w:val="left"/>
      <w:pPr>
        <w:ind w:left="1512" w:hanging="360"/>
      </w:pPr>
      <w:rPr>
        <w:rFonts w:ascii="Calibri" w:eastAsiaTheme="minorHAnsi" w:hAnsi="Calibri" w:cs="Calibri" w:hint="default"/>
        <w:i/>
      </w:rPr>
    </w:lvl>
    <w:lvl w:ilvl="1" w:tplc="0C070003" w:tentative="1">
      <w:start w:val="1"/>
      <w:numFmt w:val="bullet"/>
      <w:lvlText w:val="o"/>
      <w:lvlJc w:val="left"/>
      <w:pPr>
        <w:ind w:left="2232" w:hanging="360"/>
      </w:pPr>
      <w:rPr>
        <w:rFonts w:ascii="Courier New" w:hAnsi="Courier New" w:cs="Courier New" w:hint="default"/>
      </w:rPr>
    </w:lvl>
    <w:lvl w:ilvl="2" w:tplc="0C070005" w:tentative="1">
      <w:start w:val="1"/>
      <w:numFmt w:val="bullet"/>
      <w:lvlText w:val=""/>
      <w:lvlJc w:val="left"/>
      <w:pPr>
        <w:ind w:left="2952" w:hanging="360"/>
      </w:pPr>
      <w:rPr>
        <w:rFonts w:ascii="Wingdings" w:hAnsi="Wingdings" w:hint="default"/>
      </w:rPr>
    </w:lvl>
    <w:lvl w:ilvl="3" w:tplc="0C070001" w:tentative="1">
      <w:start w:val="1"/>
      <w:numFmt w:val="bullet"/>
      <w:lvlText w:val=""/>
      <w:lvlJc w:val="left"/>
      <w:pPr>
        <w:ind w:left="3672" w:hanging="360"/>
      </w:pPr>
      <w:rPr>
        <w:rFonts w:ascii="Symbol" w:hAnsi="Symbol" w:hint="default"/>
      </w:rPr>
    </w:lvl>
    <w:lvl w:ilvl="4" w:tplc="0C070003" w:tentative="1">
      <w:start w:val="1"/>
      <w:numFmt w:val="bullet"/>
      <w:lvlText w:val="o"/>
      <w:lvlJc w:val="left"/>
      <w:pPr>
        <w:ind w:left="4392" w:hanging="360"/>
      </w:pPr>
      <w:rPr>
        <w:rFonts w:ascii="Courier New" w:hAnsi="Courier New" w:cs="Courier New" w:hint="default"/>
      </w:rPr>
    </w:lvl>
    <w:lvl w:ilvl="5" w:tplc="0C070005" w:tentative="1">
      <w:start w:val="1"/>
      <w:numFmt w:val="bullet"/>
      <w:lvlText w:val=""/>
      <w:lvlJc w:val="left"/>
      <w:pPr>
        <w:ind w:left="5112" w:hanging="360"/>
      </w:pPr>
      <w:rPr>
        <w:rFonts w:ascii="Wingdings" w:hAnsi="Wingdings" w:hint="default"/>
      </w:rPr>
    </w:lvl>
    <w:lvl w:ilvl="6" w:tplc="0C070001" w:tentative="1">
      <w:start w:val="1"/>
      <w:numFmt w:val="bullet"/>
      <w:lvlText w:val=""/>
      <w:lvlJc w:val="left"/>
      <w:pPr>
        <w:ind w:left="5832" w:hanging="360"/>
      </w:pPr>
      <w:rPr>
        <w:rFonts w:ascii="Symbol" w:hAnsi="Symbol" w:hint="default"/>
      </w:rPr>
    </w:lvl>
    <w:lvl w:ilvl="7" w:tplc="0C070003" w:tentative="1">
      <w:start w:val="1"/>
      <w:numFmt w:val="bullet"/>
      <w:lvlText w:val="o"/>
      <w:lvlJc w:val="left"/>
      <w:pPr>
        <w:ind w:left="6552" w:hanging="360"/>
      </w:pPr>
      <w:rPr>
        <w:rFonts w:ascii="Courier New" w:hAnsi="Courier New" w:cs="Courier New" w:hint="default"/>
      </w:rPr>
    </w:lvl>
    <w:lvl w:ilvl="8" w:tplc="0C070005" w:tentative="1">
      <w:start w:val="1"/>
      <w:numFmt w:val="bullet"/>
      <w:lvlText w:val=""/>
      <w:lvlJc w:val="left"/>
      <w:pPr>
        <w:ind w:left="7272" w:hanging="360"/>
      </w:pPr>
      <w:rPr>
        <w:rFonts w:ascii="Wingdings" w:hAnsi="Wingdings" w:hint="default"/>
      </w:rPr>
    </w:lvl>
  </w:abstractNum>
  <w:abstractNum w:abstractNumId="6" w15:restartNumberingAfterBreak="0">
    <w:nsid w:val="18C3362B"/>
    <w:multiLevelType w:val="hybridMultilevel"/>
    <w:tmpl w:val="0F86F28A"/>
    <w:lvl w:ilvl="0" w:tplc="0C070017">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 w15:restartNumberingAfterBreak="0">
    <w:nsid w:val="1C0D45F9"/>
    <w:multiLevelType w:val="hybridMultilevel"/>
    <w:tmpl w:val="68921E0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2637458D"/>
    <w:multiLevelType w:val="hybridMultilevel"/>
    <w:tmpl w:val="C4940852"/>
    <w:lvl w:ilvl="0" w:tplc="5978BB0E">
      <w:start w:val="12"/>
      <w:numFmt w:val="bullet"/>
      <w:lvlText w:val="-"/>
      <w:lvlJc w:val="left"/>
      <w:pPr>
        <w:ind w:left="1080" w:hanging="360"/>
      </w:pPr>
      <w:rPr>
        <w:rFonts w:ascii="Calibri" w:eastAsiaTheme="minorHAnsi"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2CED3038"/>
    <w:multiLevelType w:val="multilevel"/>
    <w:tmpl w:val="4B6261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ED4466C"/>
    <w:multiLevelType w:val="hybridMultilevel"/>
    <w:tmpl w:val="EE72156A"/>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15:restartNumberingAfterBreak="0">
    <w:nsid w:val="301A229F"/>
    <w:multiLevelType w:val="hybridMultilevel"/>
    <w:tmpl w:val="E610AA58"/>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 w15:restartNumberingAfterBreak="0">
    <w:nsid w:val="33B73C11"/>
    <w:multiLevelType w:val="multilevel"/>
    <w:tmpl w:val="779650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3D10A44"/>
    <w:multiLevelType w:val="hybridMultilevel"/>
    <w:tmpl w:val="02F602D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382177C9"/>
    <w:multiLevelType w:val="hybridMultilevel"/>
    <w:tmpl w:val="6152DC9E"/>
    <w:lvl w:ilvl="0" w:tplc="5E0A175A">
      <w:start w:val="1"/>
      <w:numFmt w:val="lowerLetter"/>
      <w:lvlText w:val="%1)"/>
      <w:lvlJc w:val="left"/>
      <w:pPr>
        <w:ind w:left="785" w:hanging="360"/>
      </w:pPr>
      <w:rPr>
        <w:rFonts w:hint="default"/>
      </w:rPr>
    </w:lvl>
    <w:lvl w:ilvl="1" w:tplc="0C070019" w:tentative="1">
      <w:start w:val="1"/>
      <w:numFmt w:val="lowerLetter"/>
      <w:lvlText w:val="%2."/>
      <w:lvlJc w:val="left"/>
      <w:pPr>
        <w:ind w:left="1505" w:hanging="360"/>
      </w:pPr>
    </w:lvl>
    <w:lvl w:ilvl="2" w:tplc="0C07001B" w:tentative="1">
      <w:start w:val="1"/>
      <w:numFmt w:val="lowerRoman"/>
      <w:lvlText w:val="%3."/>
      <w:lvlJc w:val="right"/>
      <w:pPr>
        <w:ind w:left="2225" w:hanging="180"/>
      </w:pPr>
    </w:lvl>
    <w:lvl w:ilvl="3" w:tplc="0C07000F" w:tentative="1">
      <w:start w:val="1"/>
      <w:numFmt w:val="decimal"/>
      <w:lvlText w:val="%4."/>
      <w:lvlJc w:val="left"/>
      <w:pPr>
        <w:ind w:left="2945" w:hanging="360"/>
      </w:pPr>
    </w:lvl>
    <w:lvl w:ilvl="4" w:tplc="0C070019" w:tentative="1">
      <w:start w:val="1"/>
      <w:numFmt w:val="lowerLetter"/>
      <w:lvlText w:val="%5."/>
      <w:lvlJc w:val="left"/>
      <w:pPr>
        <w:ind w:left="3665" w:hanging="360"/>
      </w:pPr>
    </w:lvl>
    <w:lvl w:ilvl="5" w:tplc="0C07001B" w:tentative="1">
      <w:start w:val="1"/>
      <w:numFmt w:val="lowerRoman"/>
      <w:lvlText w:val="%6."/>
      <w:lvlJc w:val="right"/>
      <w:pPr>
        <w:ind w:left="4385" w:hanging="180"/>
      </w:pPr>
    </w:lvl>
    <w:lvl w:ilvl="6" w:tplc="0C07000F" w:tentative="1">
      <w:start w:val="1"/>
      <w:numFmt w:val="decimal"/>
      <w:lvlText w:val="%7."/>
      <w:lvlJc w:val="left"/>
      <w:pPr>
        <w:ind w:left="5105" w:hanging="360"/>
      </w:pPr>
    </w:lvl>
    <w:lvl w:ilvl="7" w:tplc="0C070019" w:tentative="1">
      <w:start w:val="1"/>
      <w:numFmt w:val="lowerLetter"/>
      <w:lvlText w:val="%8."/>
      <w:lvlJc w:val="left"/>
      <w:pPr>
        <w:ind w:left="5825" w:hanging="360"/>
      </w:pPr>
    </w:lvl>
    <w:lvl w:ilvl="8" w:tplc="0C07001B" w:tentative="1">
      <w:start w:val="1"/>
      <w:numFmt w:val="lowerRoman"/>
      <w:lvlText w:val="%9."/>
      <w:lvlJc w:val="right"/>
      <w:pPr>
        <w:ind w:left="6545" w:hanging="180"/>
      </w:pPr>
    </w:lvl>
  </w:abstractNum>
  <w:abstractNum w:abstractNumId="15" w15:restartNumberingAfterBreak="0">
    <w:nsid w:val="4581238F"/>
    <w:multiLevelType w:val="hybridMultilevel"/>
    <w:tmpl w:val="C034FB06"/>
    <w:lvl w:ilvl="0" w:tplc="0C070017">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6" w15:restartNumberingAfterBreak="0">
    <w:nsid w:val="45F21204"/>
    <w:multiLevelType w:val="hybridMultilevel"/>
    <w:tmpl w:val="B27A9480"/>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15:restartNumberingAfterBreak="0">
    <w:nsid w:val="4834276F"/>
    <w:multiLevelType w:val="hybridMultilevel"/>
    <w:tmpl w:val="F7FE4ED4"/>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8" w15:restartNumberingAfterBreak="0">
    <w:nsid w:val="4D71261A"/>
    <w:multiLevelType w:val="hybridMultilevel"/>
    <w:tmpl w:val="2194A950"/>
    <w:lvl w:ilvl="0" w:tplc="7534DA7A">
      <w:start w:val="6"/>
      <w:numFmt w:val="bullet"/>
      <w:lvlText w:val="-"/>
      <w:lvlJc w:val="left"/>
      <w:pPr>
        <w:ind w:left="720" w:hanging="360"/>
      </w:pPr>
      <w:rPr>
        <w:rFonts w:ascii="Calibri" w:eastAsiaTheme="minorHAnsi"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4DF87393"/>
    <w:multiLevelType w:val="multilevel"/>
    <w:tmpl w:val="5ACA71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0841A1F"/>
    <w:multiLevelType w:val="multilevel"/>
    <w:tmpl w:val="779650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9042D3F"/>
    <w:multiLevelType w:val="hybridMultilevel"/>
    <w:tmpl w:val="2E82B36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59EB5BB9"/>
    <w:multiLevelType w:val="hybridMultilevel"/>
    <w:tmpl w:val="BA7A4C40"/>
    <w:lvl w:ilvl="0" w:tplc="18C4701E">
      <w:start w:val="2"/>
      <w:numFmt w:val="bullet"/>
      <w:lvlText w:val="-"/>
      <w:lvlJc w:val="left"/>
      <w:pPr>
        <w:ind w:left="1152" w:hanging="360"/>
      </w:pPr>
      <w:rPr>
        <w:rFonts w:ascii="Calibri" w:eastAsiaTheme="minorHAnsi" w:hAnsi="Calibri" w:cs="Calibri" w:hint="default"/>
        <w:i/>
      </w:rPr>
    </w:lvl>
    <w:lvl w:ilvl="1" w:tplc="0C070003" w:tentative="1">
      <w:start w:val="1"/>
      <w:numFmt w:val="bullet"/>
      <w:lvlText w:val="o"/>
      <w:lvlJc w:val="left"/>
      <w:pPr>
        <w:ind w:left="1872" w:hanging="360"/>
      </w:pPr>
      <w:rPr>
        <w:rFonts w:ascii="Courier New" w:hAnsi="Courier New" w:cs="Courier New" w:hint="default"/>
      </w:rPr>
    </w:lvl>
    <w:lvl w:ilvl="2" w:tplc="0C070005" w:tentative="1">
      <w:start w:val="1"/>
      <w:numFmt w:val="bullet"/>
      <w:lvlText w:val=""/>
      <w:lvlJc w:val="left"/>
      <w:pPr>
        <w:ind w:left="2592" w:hanging="360"/>
      </w:pPr>
      <w:rPr>
        <w:rFonts w:ascii="Wingdings" w:hAnsi="Wingdings" w:hint="default"/>
      </w:rPr>
    </w:lvl>
    <w:lvl w:ilvl="3" w:tplc="0C070001" w:tentative="1">
      <w:start w:val="1"/>
      <w:numFmt w:val="bullet"/>
      <w:lvlText w:val=""/>
      <w:lvlJc w:val="left"/>
      <w:pPr>
        <w:ind w:left="3312" w:hanging="360"/>
      </w:pPr>
      <w:rPr>
        <w:rFonts w:ascii="Symbol" w:hAnsi="Symbol" w:hint="default"/>
      </w:rPr>
    </w:lvl>
    <w:lvl w:ilvl="4" w:tplc="0C070003" w:tentative="1">
      <w:start w:val="1"/>
      <w:numFmt w:val="bullet"/>
      <w:lvlText w:val="o"/>
      <w:lvlJc w:val="left"/>
      <w:pPr>
        <w:ind w:left="4032" w:hanging="360"/>
      </w:pPr>
      <w:rPr>
        <w:rFonts w:ascii="Courier New" w:hAnsi="Courier New" w:cs="Courier New" w:hint="default"/>
      </w:rPr>
    </w:lvl>
    <w:lvl w:ilvl="5" w:tplc="0C070005" w:tentative="1">
      <w:start w:val="1"/>
      <w:numFmt w:val="bullet"/>
      <w:lvlText w:val=""/>
      <w:lvlJc w:val="left"/>
      <w:pPr>
        <w:ind w:left="4752" w:hanging="360"/>
      </w:pPr>
      <w:rPr>
        <w:rFonts w:ascii="Wingdings" w:hAnsi="Wingdings" w:hint="default"/>
      </w:rPr>
    </w:lvl>
    <w:lvl w:ilvl="6" w:tplc="0C070001" w:tentative="1">
      <w:start w:val="1"/>
      <w:numFmt w:val="bullet"/>
      <w:lvlText w:val=""/>
      <w:lvlJc w:val="left"/>
      <w:pPr>
        <w:ind w:left="5472" w:hanging="360"/>
      </w:pPr>
      <w:rPr>
        <w:rFonts w:ascii="Symbol" w:hAnsi="Symbol" w:hint="default"/>
      </w:rPr>
    </w:lvl>
    <w:lvl w:ilvl="7" w:tplc="0C070003" w:tentative="1">
      <w:start w:val="1"/>
      <w:numFmt w:val="bullet"/>
      <w:lvlText w:val="o"/>
      <w:lvlJc w:val="left"/>
      <w:pPr>
        <w:ind w:left="6192" w:hanging="360"/>
      </w:pPr>
      <w:rPr>
        <w:rFonts w:ascii="Courier New" w:hAnsi="Courier New" w:cs="Courier New" w:hint="default"/>
      </w:rPr>
    </w:lvl>
    <w:lvl w:ilvl="8" w:tplc="0C070005" w:tentative="1">
      <w:start w:val="1"/>
      <w:numFmt w:val="bullet"/>
      <w:lvlText w:val=""/>
      <w:lvlJc w:val="left"/>
      <w:pPr>
        <w:ind w:left="6912" w:hanging="360"/>
      </w:pPr>
      <w:rPr>
        <w:rFonts w:ascii="Wingdings" w:hAnsi="Wingdings" w:hint="default"/>
      </w:rPr>
    </w:lvl>
  </w:abstractNum>
  <w:abstractNum w:abstractNumId="23" w15:restartNumberingAfterBreak="0">
    <w:nsid w:val="5C3357A9"/>
    <w:multiLevelType w:val="hybridMultilevel"/>
    <w:tmpl w:val="62CC9A9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4" w15:restartNumberingAfterBreak="0">
    <w:nsid w:val="69DE49D3"/>
    <w:multiLevelType w:val="hybridMultilevel"/>
    <w:tmpl w:val="E87205F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15:restartNumberingAfterBreak="0">
    <w:nsid w:val="6B0F75C3"/>
    <w:multiLevelType w:val="multilevel"/>
    <w:tmpl w:val="020014E2"/>
    <w:lvl w:ilvl="0">
      <w:start w:val="2"/>
      <w:numFmt w:val="decimal"/>
      <w:lvlText w:val="%1."/>
      <w:lvlJc w:val="left"/>
      <w:pPr>
        <w:ind w:left="432" w:hanging="432"/>
      </w:pPr>
      <w:rPr>
        <w:rFonts w:hint="default"/>
        <w:b/>
      </w:rPr>
    </w:lvl>
    <w:lvl w:ilvl="1">
      <w:start w:val="1"/>
      <w:numFmt w:val="decimal"/>
      <w:lvlText w:val="%1.%2."/>
      <w:lvlJc w:val="left"/>
      <w:pPr>
        <w:ind w:left="432" w:hanging="432"/>
      </w:pPr>
      <w:rPr>
        <w:rFonts w:hint="default"/>
        <w:b w:val="0"/>
        <w:bCs/>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26" w15:restartNumberingAfterBreak="0">
    <w:nsid w:val="6C11059B"/>
    <w:multiLevelType w:val="hybridMultilevel"/>
    <w:tmpl w:val="33B29BB4"/>
    <w:lvl w:ilvl="0" w:tplc="0C070017">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15:restartNumberingAfterBreak="0">
    <w:nsid w:val="71DF37C2"/>
    <w:multiLevelType w:val="hybridMultilevel"/>
    <w:tmpl w:val="8D7A179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8" w15:restartNumberingAfterBreak="0">
    <w:nsid w:val="74830705"/>
    <w:multiLevelType w:val="hybridMultilevel"/>
    <w:tmpl w:val="095EB5E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74901426"/>
    <w:multiLevelType w:val="multilevel"/>
    <w:tmpl w:val="4B6261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5870C61"/>
    <w:multiLevelType w:val="hybridMultilevel"/>
    <w:tmpl w:val="CCA0B874"/>
    <w:lvl w:ilvl="0" w:tplc="0C070017">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1" w15:restartNumberingAfterBreak="0">
    <w:nsid w:val="78704382"/>
    <w:multiLevelType w:val="multilevel"/>
    <w:tmpl w:val="2D8A6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930545"/>
    <w:multiLevelType w:val="hybridMultilevel"/>
    <w:tmpl w:val="A6EC2244"/>
    <w:lvl w:ilvl="0" w:tplc="0C070017">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3" w15:restartNumberingAfterBreak="0">
    <w:nsid w:val="7C3B3EF6"/>
    <w:multiLevelType w:val="hybridMultilevel"/>
    <w:tmpl w:val="62CC9A9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4" w15:restartNumberingAfterBreak="0">
    <w:nsid w:val="7E7358AC"/>
    <w:multiLevelType w:val="hybridMultilevel"/>
    <w:tmpl w:val="F886ED0C"/>
    <w:lvl w:ilvl="0" w:tplc="5978BB0E">
      <w:start w:val="12"/>
      <w:numFmt w:val="bullet"/>
      <w:lvlText w:val="-"/>
      <w:lvlJc w:val="left"/>
      <w:pPr>
        <w:ind w:left="720" w:hanging="360"/>
      </w:pPr>
      <w:rPr>
        <w:rFonts w:ascii="Calibri" w:eastAsiaTheme="minorHAnsi"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5" w15:restartNumberingAfterBreak="0">
    <w:nsid w:val="7EFB47DE"/>
    <w:multiLevelType w:val="hybridMultilevel"/>
    <w:tmpl w:val="D31219A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8"/>
  </w:num>
  <w:num w:numId="2">
    <w:abstractNumId w:val="31"/>
  </w:num>
  <w:num w:numId="3">
    <w:abstractNumId w:val="1"/>
  </w:num>
  <w:num w:numId="4">
    <w:abstractNumId w:val="16"/>
  </w:num>
  <w:num w:numId="5">
    <w:abstractNumId w:val="33"/>
  </w:num>
  <w:num w:numId="6">
    <w:abstractNumId w:val="23"/>
  </w:num>
  <w:num w:numId="7">
    <w:abstractNumId w:val="20"/>
  </w:num>
  <w:num w:numId="8">
    <w:abstractNumId w:val="29"/>
  </w:num>
  <w:num w:numId="9">
    <w:abstractNumId w:val="19"/>
  </w:num>
  <w:num w:numId="10">
    <w:abstractNumId w:val="34"/>
  </w:num>
  <w:num w:numId="11">
    <w:abstractNumId w:val="10"/>
  </w:num>
  <w:num w:numId="12">
    <w:abstractNumId w:val="27"/>
  </w:num>
  <w:num w:numId="13">
    <w:abstractNumId w:val="17"/>
  </w:num>
  <w:num w:numId="14">
    <w:abstractNumId w:val="11"/>
  </w:num>
  <w:num w:numId="15">
    <w:abstractNumId w:val="0"/>
  </w:num>
  <w:num w:numId="16">
    <w:abstractNumId w:val="2"/>
  </w:num>
  <w:num w:numId="17">
    <w:abstractNumId w:val="28"/>
  </w:num>
  <w:num w:numId="18">
    <w:abstractNumId w:val="24"/>
  </w:num>
  <w:num w:numId="19">
    <w:abstractNumId w:val="12"/>
  </w:num>
  <w:num w:numId="20">
    <w:abstractNumId w:val="9"/>
  </w:num>
  <w:num w:numId="21">
    <w:abstractNumId w:val="35"/>
  </w:num>
  <w:num w:numId="22">
    <w:abstractNumId w:val="15"/>
  </w:num>
  <w:num w:numId="23">
    <w:abstractNumId w:val="32"/>
  </w:num>
  <w:num w:numId="24">
    <w:abstractNumId w:val="6"/>
  </w:num>
  <w:num w:numId="25">
    <w:abstractNumId w:val="4"/>
  </w:num>
  <w:num w:numId="26">
    <w:abstractNumId w:val="30"/>
  </w:num>
  <w:num w:numId="27">
    <w:abstractNumId w:val="14"/>
  </w:num>
  <w:num w:numId="28">
    <w:abstractNumId w:val="26"/>
  </w:num>
  <w:num w:numId="29">
    <w:abstractNumId w:val="3"/>
  </w:num>
  <w:num w:numId="30">
    <w:abstractNumId w:val="25"/>
  </w:num>
  <w:num w:numId="31">
    <w:abstractNumId w:val="22"/>
  </w:num>
  <w:num w:numId="32">
    <w:abstractNumId w:val="5"/>
  </w:num>
  <w:num w:numId="33">
    <w:abstractNumId w:val="18"/>
  </w:num>
  <w:num w:numId="34">
    <w:abstractNumId w:val="7"/>
  </w:num>
  <w:num w:numId="35">
    <w:abstractNumId w:val="13"/>
  </w:num>
  <w:num w:numId="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9F4"/>
    <w:rsid w:val="0002359B"/>
    <w:rsid w:val="0005634F"/>
    <w:rsid w:val="00085F57"/>
    <w:rsid w:val="0009790C"/>
    <w:rsid w:val="000B4131"/>
    <w:rsid w:val="000C3A39"/>
    <w:rsid w:val="000D1F31"/>
    <w:rsid w:val="0012795A"/>
    <w:rsid w:val="00150D5E"/>
    <w:rsid w:val="001A2F51"/>
    <w:rsid w:val="001D2AAB"/>
    <w:rsid w:val="001F2BD0"/>
    <w:rsid w:val="00201985"/>
    <w:rsid w:val="00312AEC"/>
    <w:rsid w:val="0032123B"/>
    <w:rsid w:val="003412AB"/>
    <w:rsid w:val="0036187D"/>
    <w:rsid w:val="003C4559"/>
    <w:rsid w:val="004209F4"/>
    <w:rsid w:val="00443769"/>
    <w:rsid w:val="00457FA4"/>
    <w:rsid w:val="004D7DC6"/>
    <w:rsid w:val="004E4A11"/>
    <w:rsid w:val="00585591"/>
    <w:rsid w:val="005B14A1"/>
    <w:rsid w:val="005C3FC4"/>
    <w:rsid w:val="0061453E"/>
    <w:rsid w:val="0064693F"/>
    <w:rsid w:val="00664359"/>
    <w:rsid w:val="006841E9"/>
    <w:rsid w:val="00692EAD"/>
    <w:rsid w:val="006B607C"/>
    <w:rsid w:val="006C7013"/>
    <w:rsid w:val="006E492D"/>
    <w:rsid w:val="006F0EBD"/>
    <w:rsid w:val="0071799C"/>
    <w:rsid w:val="00794B98"/>
    <w:rsid w:val="008557F8"/>
    <w:rsid w:val="00865C90"/>
    <w:rsid w:val="00885AC3"/>
    <w:rsid w:val="00906D51"/>
    <w:rsid w:val="009227AD"/>
    <w:rsid w:val="0097372D"/>
    <w:rsid w:val="009814E8"/>
    <w:rsid w:val="00A13251"/>
    <w:rsid w:val="00AC1191"/>
    <w:rsid w:val="00B37CAB"/>
    <w:rsid w:val="00B4650A"/>
    <w:rsid w:val="00B5076E"/>
    <w:rsid w:val="00C4707C"/>
    <w:rsid w:val="00CB40DD"/>
    <w:rsid w:val="00CD10D2"/>
    <w:rsid w:val="00CF3952"/>
    <w:rsid w:val="00D357BB"/>
    <w:rsid w:val="00D51282"/>
    <w:rsid w:val="00D530BA"/>
    <w:rsid w:val="00D85BD6"/>
    <w:rsid w:val="00D90440"/>
    <w:rsid w:val="00DA7DE9"/>
    <w:rsid w:val="00E243CD"/>
    <w:rsid w:val="00E43AFC"/>
    <w:rsid w:val="00E5103C"/>
    <w:rsid w:val="00ED2B2A"/>
    <w:rsid w:val="00F32BD4"/>
    <w:rsid w:val="00FA3CB0"/>
    <w:rsid w:val="00FF28A0"/>
    <w:rsid w:val="00FF7E9B"/>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0AD8FE"/>
  <w15:chartTrackingRefBased/>
  <w15:docId w15:val="{503FB2BB-DD49-45C3-BC9E-006E005CD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B4131"/>
    <w:pPr>
      <w:spacing w:line="360" w:lineRule="auto"/>
      <w:jc w:val="both"/>
    </w:pPr>
    <w:rPr>
      <w:sz w:val="24"/>
    </w:rPr>
  </w:style>
  <w:style w:type="paragraph" w:styleId="berschrift1">
    <w:name w:val="heading 1"/>
    <w:basedOn w:val="Standard"/>
    <w:next w:val="Standard"/>
    <w:link w:val="berschrift1Zchn"/>
    <w:uiPriority w:val="9"/>
    <w:qFormat/>
    <w:rsid w:val="000B4131"/>
    <w:pPr>
      <w:keepNext/>
      <w:keepLines/>
      <w:spacing w:before="240" w:after="0"/>
      <w:outlineLvl w:val="0"/>
    </w:pPr>
    <w:rPr>
      <w:rFonts w:eastAsiaTheme="majorEastAsia" w:cstheme="majorBidi"/>
      <w:b/>
      <w:color w:val="000000" w:themeColor="text1"/>
      <w:sz w:val="32"/>
      <w:szCs w:val="32"/>
    </w:rPr>
  </w:style>
  <w:style w:type="paragraph" w:styleId="berschrift2">
    <w:name w:val="heading 2"/>
    <w:basedOn w:val="Standard"/>
    <w:next w:val="Standard"/>
    <w:link w:val="berschrift2Zchn"/>
    <w:uiPriority w:val="9"/>
    <w:unhideWhenUsed/>
    <w:qFormat/>
    <w:rsid w:val="0002359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02359B"/>
    <w:pPr>
      <w:keepNext/>
      <w:keepLines/>
      <w:shd w:val="clear" w:color="auto" w:fill="BDD6EE" w:themeFill="accent5" w:themeFillTint="66"/>
      <w:spacing w:after="0" w:line="240" w:lineRule="auto"/>
      <w:jc w:val="left"/>
      <w:outlineLvl w:val="2"/>
    </w:pPr>
    <w:rPr>
      <w:rFonts w:ascii="Segoe Print" w:eastAsiaTheme="majorEastAsia" w:hAnsi="Segoe Print" w:cstheme="majorBidi"/>
      <w:b/>
      <w:color w:val="000000" w:themeColor="text1"/>
      <w:szCs w:val="24"/>
    </w:rPr>
  </w:style>
  <w:style w:type="paragraph" w:styleId="berschrift4">
    <w:name w:val="heading 4"/>
    <w:basedOn w:val="Standard"/>
    <w:next w:val="Standard"/>
    <w:link w:val="berschrift4Zchn"/>
    <w:uiPriority w:val="9"/>
    <w:unhideWhenUsed/>
    <w:qFormat/>
    <w:rsid w:val="00D85BD6"/>
    <w:pPr>
      <w:keepNext/>
      <w:keepLines/>
      <w:spacing w:before="40" w:after="0"/>
      <w:outlineLvl w:val="3"/>
    </w:pPr>
    <w:rPr>
      <w:rFonts w:asciiTheme="majorHAnsi" w:eastAsiaTheme="majorEastAsia" w:hAnsiTheme="majorHAnsi" w:cstheme="majorBidi"/>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B4131"/>
    <w:rPr>
      <w:rFonts w:eastAsiaTheme="majorEastAsia" w:cstheme="majorBidi"/>
      <w:b/>
      <w:color w:val="000000" w:themeColor="text1"/>
      <w:sz w:val="32"/>
      <w:szCs w:val="32"/>
    </w:rPr>
  </w:style>
  <w:style w:type="paragraph" w:styleId="Listenabsatz">
    <w:name w:val="List Paragraph"/>
    <w:basedOn w:val="Standard"/>
    <w:uiPriority w:val="34"/>
    <w:qFormat/>
    <w:rsid w:val="000B4131"/>
    <w:pPr>
      <w:ind w:left="720"/>
      <w:contextualSpacing/>
    </w:pPr>
  </w:style>
  <w:style w:type="character" w:customStyle="1" w:styleId="berschrift3Zchn">
    <w:name w:val="Überschrift 3 Zchn"/>
    <w:basedOn w:val="Absatz-Standardschriftart"/>
    <w:link w:val="berschrift3"/>
    <w:uiPriority w:val="9"/>
    <w:rsid w:val="0002359B"/>
    <w:rPr>
      <w:rFonts w:ascii="Segoe Print" w:eastAsiaTheme="majorEastAsia" w:hAnsi="Segoe Print" w:cstheme="majorBidi"/>
      <w:b/>
      <w:color w:val="000000" w:themeColor="text1"/>
      <w:sz w:val="24"/>
      <w:szCs w:val="24"/>
      <w:shd w:val="clear" w:color="auto" w:fill="BDD6EE" w:themeFill="accent5" w:themeFillTint="66"/>
    </w:rPr>
  </w:style>
  <w:style w:type="character" w:customStyle="1" w:styleId="berschrift2Zchn">
    <w:name w:val="Überschrift 2 Zchn"/>
    <w:basedOn w:val="Absatz-Standardschriftart"/>
    <w:link w:val="berschrift2"/>
    <w:uiPriority w:val="9"/>
    <w:rsid w:val="0002359B"/>
    <w:rPr>
      <w:rFonts w:eastAsiaTheme="majorEastAsia" w:cstheme="majorBidi"/>
      <w:b/>
      <w:color w:val="000000" w:themeColor="text1"/>
      <w:sz w:val="26"/>
      <w:szCs w:val="26"/>
    </w:rPr>
  </w:style>
  <w:style w:type="paragraph" w:styleId="StandardWeb">
    <w:name w:val="Normal (Web)"/>
    <w:basedOn w:val="Standard"/>
    <w:uiPriority w:val="99"/>
    <w:semiHidden/>
    <w:unhideWhenUsed/>
    <w:rsid w:val="00B4650A"/>
    <w:pPr>
      <w:spacing w:before="100" w:beforeAutospacing="1" w:after="100" w:afterAutospacing="1" w:line="240" w:lineRule="auto"/>
      <w:jc w:val="left"/>
    </w:pPr>
    <w:rPr>
      <w:rFonts w:ascii="Times New Roman" w:eastAsia="Times New Roman" w:hAnsi="Times New Roman" w:cs="Times New Roman"/>
      <w:szCs w:val="24"/>
      <w:lang w:eastAsia="de-AT"/>
    </w:rPr>
  </w:style>
  <w:style w:type="character" w:styleId="Fett">
    <w:name w:val="Strong"/>
    <w:basedOn w:val="Absatz-Standardschriftart"/>
    <w:uiPriority w:val="22"/>
    <w:qFormat/>
    <w:rsid w:val="00B4650A"/>
    <w:rPr>
      <w:b/>
      <w:bCs/>
    </w:rPr>
  </w:style>
  <w:style w:type="character" w:styleId="Hervorhebung">
    <w:name w:val="Emphasis"/>
    <w:basedOn w:val="Absatz-Standardschriftart"/>
    <w:uiPriority w:val="20"/>
    <w:qFormat/>
    <w:rsid w:val="00B4650A"/>
    <w:rPr>
      <w:i/>
      <w:iCs/>
    </w:rPr>
  </w:style>
  <w:style w:type="character" w:styleId="Hyperlink">
    <w:name w:val="Hyperlink"/>
    <w:basedOn w:val="Absatz-Standardschriftart"/>
    <w:uiPriority w:val="99"/>
    <w:unhideWhenUsed/>
    <w:rsid w:val="005C3FC4"/>
    <w:rPr>
      <w:color w:val="0563C1" w:themeColor="hyperlink"/>
      <w:u w:val="single"/>
    </w:rPr>
  </w:style>
  <w:style w:type="character" w:styleId="NichtaufgelsteErwhnung">
    <w:name w:val="Unresolved Mention"/>
    <w:basedOn w:val="Absatz-Standardschriftart"/>
    <w:uiPriority w:val="99"/>
    <w:semiHidden/>
    <w:unhideWhenUsed/>
    <w:rsid w:val="005C3FC4"/>
    <w:rPr>
      <w:color w:val="605E5C"/>
      <w:shd w:val="clear" w:color="auto" w:fill="E1DFDD"/>
    </w:rPr>
  </w:style>
  <w:style w:type="character" w:customStyle="1" w:styleId="berschrift4Zchn">
    <w:name w:val="Überschrift 4 Zchn"/>
    <w:basedOn w:val="Absatz-Standardschriftart"/>
    <w:link w:val="berschrift4"/>
    <w:uiPriority w:val="9"/>
    <w:rsid w:val="00D85BD6"/>
    <w:rPr>
      <w:rFonts w:asciiTheme="majorHAnsi" w:eastAsiaTheme="majorEastAsia" w:hAnsiTheme="majorHAnsi" w:cstheme="majorBidi"/>
      <w:i/>
      <w:iCs/>
      <w:color w:val="000000" w:themeColor="text1"/>
      <w:sz w:val="24"/>
    </w:rPr>
  </w:style>
  <w:style w:type="paragraph" w:styleId="Kopfzeile">
    <w:name w:val="header"/>
    <w:basedOn w:val="Standard"/>
    <w:link w:val="KopfzeileZchn"/>
    <w:uiPriority w:val="99"/>
    <w:unhideWhenUsed/>
    <w:rsid w:val="00865C9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65C90"/>
    <w:rPr>
      <w:sz w:val="24"/>
    </w:rPr>
  </w:style>
  <w:style w:type="paragraph" w:styleId="Fuzeile">
    <w:name w:val="footer"/>
    <w:basedOn w:val="Standard"/>
    <w:link w:val="FuzeileZchn"/>
    <w:uiPriority w:val="99"/>
    <w:unhideWhenUsed/>
    <w:rsid w:val="00865C9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65C90"/>
    <w:rPr>
      <w:sz w:val="24"/>
    </w:rPr>
  </w:style>
  <w:style w:type="paragraph" w:styleId="Inhaltsverzeichnisberschrift">
    <w:name w:val="TOC Heading"/>
    <w:basedOn w:val="berschrift1"/>
    <w:next w:val="Standard"/>
    <w:uiPriority w:val="39"/>
    <w:unhideWhenUsed/>
    <w:qFormat/>
    <w:rsid w:val="00865C90"/>
    <w:pPr>
      <w:spacing w:line="259" w:lineRule="auto"/>
      <w:jc w:val="left"/>
      <w:outlineLvl w:val="9"/>
    </w:pPr>
    <w:rPr>
      <w:rFonts w:asciiTheme="majorHAnsi" w:hAnsiTheme="majorHAnsi"/>
      <w:b w:val="0"/>
      <w:color w:val="2F5496" w:themeColor="accent1" w:themeShade="BF"/>
      <w:lang w:eastAsia="de-AT"/>
    </w:rPr>
  </w:style>
  <w:style w:type="paragraph" w:styleId="Verzeichnis1">
    <w:name w:val="toc 1"/>
    <w:basedOn w:val="Standard"/>
    <w:next w:val="Standard"/>
    <w:autoRedefine/>
    <w:uiPriority w:val="39"/>
    <w:unhideWhenUsed/>
    <w:rsid w:val="00865C90"/>
    <w:pPr>
      <w:spacing w:after="100"/>
    </w:pPr>
  </w:style>
  <w:style w:type="paragraph" w:styleId="Verzeichnis2">
    <w:name w:val="toc 2"/>
    <w:basedOn w:val="Standard"/>
    <w:next w:val="Standard"/>
    <w:autoRedefine/>
    <w:uiPriority w:val="39"/>
    <w:unhideWhenUsed/>
    <w:rsid w:val="00865C90"/>
    <w:pPr>
      <w:spacing w:after="100"/>
      <w:ind w:left="240"/>
    </w:pPr>
  </w:style>
  <w:style w:type="paragraph" w:styleId="Verzeichnis3">
    <w:name w:val="toc 3"/>
    <w:basedOn w:val="Standard"/>
    <w:next w:val="Standard"/>
    <w:autoRedefine/>
    <w:uiPriority w:val="39"/>
    <w:unhideWhenUsed/>
    <w:rsid w:val="00865C90"/>
    <w:pPr>
      <w:spacing w:after="100"/>
      <w:ind w:left="480"/>
    </w:pPr>
  </w:style>
  <w:style w:type="character" w:styleId="Platzhaltertext">
    <w:name w:val="Placeholder Text"/>
    <w:basedOn w:val="Absatz-Standardschriftart"/>
    <w:uiPriority w:val="99"/>
    <w:semiHidden/>
    <w:rsid w:val="000D1F31"/>
    <w:rPr>
      <w:color w:val="808080"/>
    </w:rPr>
  </w:style>
  <w:style w:type="paragraph" w:customStyle="1" w:styleId="CitaviBibliographyHeading">
    <w:name w:val="Citavi Bibliography Heading"/>
    <w:basedOn w:val="Standard"/>
    <w:link w:val="CitaviBibliographyHeadingZchn"/>
    <w:uiPriority w:val="99"/>
    <w:rsid w:val="000D1F31"/>
  </w:style>
  <w:style w:type="character" w:customStyle="1" w:styleId="CitaviBibliographyHeadingZchn">
    <w:name w:val="Citavi Bibliography Heading Zchn"/>
    <w:basedOn w:val="Absatz-Standardschriftart"/>
    <w:link w:val="CitaviBibliographyHeading"/>
    <w:rsid w:val="000D1F31"/>
    <w:rPr>
      <w:sz w:val="24"/>
    </w:rPr>
  </w:style>
  <w:style w:type="paragraph" w:customStyle="1" w:styleId="CitaviBibliographyEntry">
    <w:name w:val="Citavi Bibliography Entry"/>
    <w:basedOn w:val="Standard"/>
    <w:link w:val="CitaviBibliographyEntryZchn"/>
    <w:uiPriority w:val="99"/>
    <w:rsid w:val="000D1F31"/>
    <w:pPr>
      <w:spacing w:after="120"/>
      <w:jc w:val="left"/>
    </w:pPr>
  </w:style>
  <w:style w:type="character" w:customStyle="1" w:styleId="CitaviBibliographyEntryZchn">
    <w:name w:val="Citavi Bibliography Entry Zchn"/>
    <w:basedOn w:val="Absatz-Standardschriftart"/>
    <w:link w:val="CitaviBibliographyEntry"/>
    <w:uiPriority w:val="99"/>
    <w:rsid w:val="000D1F31"/>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375102">
      <w:bodyDiv w:val="1"/>
      <w:marLeft w:val="0"/>
      <w:marRight w:val="0"/>
      <w:marTop w:val="0"/>
      <w:marBottom w:val="0"/>
      <w:divBdr>
        <w:top w:val="none" w:sz="0" w:space="0" w:color="auto"/>
        <w:left w:val="none" w:sz="0" w:space="0" w:color="auto"/>
        <w:bottom w:val="none" w:sz="0" w:space="0" w:color="auto"/>
        <w:right w:val="none" w:sz="0" w:space="0" w:color="auto"/>
      </w:divBdr>
      <w:divsChild>
        <w:div w:id="1188369031">
          <w:marLeft w:val="0"/>
          <w:marRight w:val="0"/>
          <w:marTop w:val="0"/>
          <w:marBottom w:val="0"/>
          <w:divBdr>
            <w:top w:val="none" w:sz="0" w:space="0" w:color="auto"/>
            <w:left w:val="none" w:sz="0" w:space="0" w:color="auto"/>
            <w:bottom w:val="none" w:sz="0" w:space="0" w:color="auto"/>
            <w:right w:val="none" w:sz="0" w:space="0" w:color="auto"/>
          </w:divBdr>
        </w:div>
        <w:div w:id="728042170">
          <w:marLeft w:val="0"/>
          <w:marRight w:val="0"/>
          <w:marTop w:val="0"/>
          <w:marBottom w:val="0"/>
          <w:divBdr>
            <w:top w:val="none" w:sz="0" w:space="0" w:color="auto"/>
            <w:left w:val="none" w:sz="0" w:space="0" w:color="auto"/>
            <w:bottom w:val="none" w:sz="0" w:space="0" w:color="auto"/>
            <w:right w:val="none" w:sz="0" w:space="0" w:color="auto"/>
          </w:divBdr>
        </w:div>
      </w:divsChild>
    </w:div>
    <w:div w:id="151801003">
      <w:bodyDiv w:val="1"/>
      <w:marLeft w:val="0"/>
      <w:marRight w:val="0"/>
      <w:marTop w:val="0"/>
      <w:marBottom w:val="0"/>
      <w:divBdr>
        <w:top w:val="none" w:sz="0" w:space="0" w:color="auto"/>
        <w:left w:val="none" w:sz="0" w:space="0" w:color="auto"/>
        <w:bottom w:val="none" w:sz="0" w:space="0" w:color="auto"/>
        <w:right w:val="none" w:sz="0" w:space="0" w:color="auto"/>
      </w:divBdr>
    </w:div>
    <w:div w:id="220946833">
      <w:bodyDiv w:val="1"/>
      <w:marLeft w:val="0"/>
      <w:marRight w:val="0"/>
      <w:marTop w:val="0"/>
      <w:marBottom w:val="0"/>
      <w:divBdr>
        <w:top w:val="none" w:sz="0" w:space="0" w:color="auto"/>
        <w:left w:val="none" w:sz="0" w:space="0" w:color="auto"/>
        <w:bottom w:val="none" w:sz="0" w:space="0" w:color="auto"/>
        <w:right w:val="none" w:sz="0" w:space="0" w:color="auto"/>
      </w:divBdr>
    </w:div>
    <w:div w:id="240676089">
      <w:bodyDiv w:val="1"/>
      <w:marLeft w:val="0"/>
      <w:marRight w:val="0"/>
      <w:marTop w:val="0"/>
      <w:marBottom w:val="0"/>
      <w:divBdr>
        <w:top w:val="none" w:sz="0" w:space="0" w:color="auto"/>
        <w:left w:val="none" w:sz="0" w:space="0" w:color="auto"/>
        <w:bottom w:val="none" w:sz="0" w:space="0" w:color="auto"/>
        <w:right w:val="none" w:sz="0" w:space="0" w:color="auto"/>
      </w:divBdr>
      <w:divsChild>
        <w:div w:id="847017475">
          <w:marLeft w:val="0"/>
          <w:marRight w:val="0"/>
          <w:marTop w:val="0"/>
          <w:marBottom w:val="0"/>
          <w:divBdr>
            <w:top w:val="none" w:sz="0" w:space="0" w:color="auto"/>
            <w:left w:val="none" w:sz="0" w:space="0" w:color="auto"/>
            <w:bottom w:val="none" w:sz="0" w:space="0" w:color="auto"/>
            <w:right w:val="none" w:sz="0" w:space="0" w:color="auto"/>
          </w:divBdr>
        </w:div>
        <w:div w:id="1340741180">
          <w:marLeft w:val="0"/>
          <w:marRight w:val="0"/>
          <w:marTop w:val="0"/>
          <w:marBottom w:val="0"/>
          <w:divBdr>
            <w:top w:val="none" w:sz="0" w:space="0" w:color="auto"/>
            <w:left w:val="none" w:sz="0" w:space="0" w:color="auto"/>
            <w:bottom w:val="none" w:sz="0" w:space="0" w:color="auto"/>
            <w:right w:val="none" w:sz="0" w:space="0" w:color="auto"/>
          </w:divBdr>
        </w:div>
      </w:divsChild>
    </w:div>
    <w:div w:id="565915447">
      <w:bodyDiv w:val="1"/>
      <w:marLeft w:val="0"/>
      <w:marRight w:val="0"/>
      <w:marTop w:val="0"/>
      <w:marBottom w:val="0"/>
      <w:divBdr>
        <w:top w:val="none" w:sz="0" w:space="0" w:color="auto"/>
        <w:left w:val="none" w:sz="0" w:space="0" w:color="auto"/>
        <w:bottom w:val="none" w:sz="0" w:space="0" w:color="auto"/>
        <w:right w:val="none" w:sz="0" w:space="0" w:color="auto"/>
      </w:divBdr>
      <w:divsChild>
        <w:div w:id="744114008">
          <w:marLeft w:val="0"/>
          <w:marRight w:val="0"/>
          <w:marTop w:val="0"/>
          <w:marBottom w:val="0"/>
          <w:divBdr>
            <w:top w:val="none" w:sz="0" w:space="0" w:color="auto"/>
            <w:left w:val="none" w:sz="0" w:space="0" w:color="auto"/>
            <w:bottom w:val="none" w:sz="0" w:space="0" w:color="auto"/>
            <w:right w:val="none" w:sz="0" w:space="0" w:color="auto"/>
          </w:divBdr>
        </w:div>
        <w:div w:id="906188480">
          <w:marLeft w:val="0"/>
          <w:marRight w:val="0"/>
          <w:marTop w:val="0"/>
          <w:marBottom w:val="0"/>
          <w:divBdr>
            <w:top w:val="none" w:sz="0" w:space="0" w:color="auto"/>
            <w:left w:val="none" w:sz="0" w:space="0" w:color="auto"/>
            <w:bottom w:val="none" w:sz="0" w:space="0" w:color="auto"/>
            <w:right w:val="none" w:sz="0" w:space="0" w:color="auto"/>
          </w:divBdr>
        </w:div>
      </w:divsChild>
    </w:div>
    <w:div w:id="583302361">
      <w:bodyDiv w:val="1"/>
      <w:marLeft w:val="0"/>
      <w:marRight w:val="0"/>
      <w:marTop w:val="0"/>
      <w:marBottom w:val="0"/>
      <w:divBdr>
        <w:top w:val="none" w:sz="0" w:space="0" w:color="auto"/>
        <w:left w:val="none" w:sz="0" w:space="0" w:color="auto"/>
        <w:bottom w:val="none" w:sz="0" w:space="0" w:color="auto"/>
        <w:right w:val="none" w:sz="0" w:space="0" w:color="auto"/>
      </w:divBdr>
    </w:div>
    <w:div w:id="902105648">
      <w:bodyDiv w:val="1"/>
      <w:marLeft w:val="0"/>
      <w:marRight w:val="0"/>
      <w:marTop w:val="0"/>
      <w:marBottom w:val="0"/>
      <w:divBdr>
        <w:top w:val="none" w:sz="0" w:space="0" w:color="auto"/>
        <w:left w:val="none" w:sz="0" w:space="0" w:color="auto"/>
        <w:bottom w:val="none" w:sz="0" w:space="0" w:color="auto"/>
        <w:right w:val="none" w:sz="0" w:space="0" w:color="auto"/>
      </w:divBdr>
    </w:div>
    <w:div w:id="917520707">
      <w:bodyDiv w:val="1"/>
      <w:marLeft w:val="0"/>
      <w:marRight w:val="0"/>
      <w:marTop w:val="0"/>
      <w:marBottom w:val="0"/>
      <w:divBdr>
        <w:top w:val="none" w:sz="0" w:space="0" w:color="auto"/>
        <w:left w:val="none" w:sz="0" w:space="0" w:color="auto"/>
        <w:bottom w:val="none" w:sz="0" w:space="0" w:color="auto"/>
        <w:right w:val="none" w:sz="0" w:space="0" w:color="auto"/>
      </w:divBdr>
      <w:divsChild>
        <w:div w:id="1285893690">
          <w:marLeft w:val="0"/>
          <w:marRight w:val="0"/>
          <w:marTop w:val="0"/>
          <w:marBottom w:val="0"/>
          <w:divBdr>
            <w:top w:val="none" w:sz="0" w:space="0" w:color="auto"/>
            <w:left w:val="none" w:sz="0" w:space="0" w:color="auto"/>
            <w:bottom w:val="none" w:sz="0" w:space="0" w:color="auto"/>
            <w:right w:val="none" w:sz="0" w:space="0" w:color="auto"/>
          </w:divBdr>
        </w:div>
        <w:div w:id="136260439">
          <w:marLeft w:val="0"/>
          <w:marRight w:val="0"/>
          <w:marTop w:val="0"/>
          <w:marBottom w:val="0"/>
          <w:divBdr>
            <w:top w:val="none" w:sz="0" w:space="0" w:color="auto"/>
            <w:left w:val="none" w:sz="0" w:space="0" w:color="auto"/>
            <w:bottom w:val="none" w:sz="0" w:space="0" w:color="auto"/>
            <w:right w:val="none" w:sz="0" w:space="0" w:color="auto"/>
          </w:divBdr>
        </w:div>
      </w:divsChild>
    </w:div>
    <w:div w:id="1240794878">
      <w:bodyDiv w:val="1"/>
      <w:marLeft w:val="0"/>
      <w:marRight w:val="0"/>
      <w:marTop w:val="0"/>
      <w:marBottom w:val="0"/>
      <w:divBdr>
        <w:top w:val="none" w:sz="0" w:space="0" w:color="auto"/>
        <w:left w:val="none" w:sz="0" w:space="0" w:color="auto"/>
        <w:bottom w:val="none" w:sz="0" w:space="0" w:color="auto"/>
        <w:right w:val="none" w:sz="0" w:space="0" w:color="auto"/>
      </w:divBdr>
      <w:divsChild>
        <w:div w:id="2134011977">
          <w:marLeft w:val="0"/>
          <w:marRight w:val="0"/>
          <w:marTop w:val="0"/>
          <w:marBottom w:val="0"/>
          <w:divBdr>
            <w:top w:val="none" w:sz="0" w:space="0" w:color="auto"/>
            <w:left w:val="none" w:sz="0" w:space="0" w:color="auto"/>
            <w:bottom w:val="none" w:sz="0" w:space="0" w:color="auto"/>
            <w:right w:val="none" w:sz="0" w:space="0" w:color="auto"/>
          </w:divBdr>
        </w:div>
        <w:div w:id="1968464351">
          <w:marLeft w:val="0"/>
          <w:marRight w:val="0"/>
          <w:marTop w:val="0"/>
          <w:marBottom w:val="0"/>
          <w:divBdr>
            <w:top w:val="none" w:sz="0" w:space="0" w:color="auto"/>
            <w:left w:val="none" w:sz="0" w:space="0" w:color="auto"/>
            <w:bottom w:val="none" w:sz="0" w:space="0" w:color="auto"/>
            <w:right w:val="none" w:sz="0" w:space="0" w:color="auto"/>
          </w:divBdr>
        </w:div>
      </w:divsChild>
    </w:div>
    <w:div w:id="1544126014">
      <w:bodyDiv w:val="1"/>
      <w:marLeft w:val="0"/>
      <w:marRight w:val="0"/>
      <w:marTop w:val="0"/>
      <w:marBottom w:val="0"/>
      <w:divBdr>
        <w:top w:val="none" w:sz="0" w:space="0" w:color="auto"/>
        <w:left w:val="none" w:sz="0" w:space="0" w:color="auto"/>
        <w:bottom w:val="none" w:sz="0" w:space="0" w:color="auto"/>
        <w:right w:val="none" w:sz="0" w:space="0" w:color="auto"/>
      </w:divBdr>
      <w:divsChild>
        <w:div w:id="2136485923">
          <w:marLeft w:val="0"/>
          <w:marRight w:val="0"/>
          <w:marTop w:val="0"/>
          <w:marBottom w:val="0"/>
          <w:divBdr>
            <w:top w:val="none" w:sz="0" w:space="0" w:color="auto"/>
            <w:left w:val="none" w:sz="0" w:space="0" w:color="auto"/>
            <w:bottom w:val="none" w:sz="0" w:space="0" w:color="auto"/>
            <w:right w:val="none" w:sz="0" w:space="0" w:color="auto"/>
          </w:divBdr>
        </w:div>
        <w:div w:id="1185753620">
          <w:marLeft w:val="0"/>
          <w:marRight w:val="0"/>
          <w:marTop w:val="0"/>
          <w:marBottom w:val="0"/>
          <w:divBdr>
            <w:top w:val="none" w:sz="0" w:space="0" w:color="auto"/>
            <w:left w:val="none" w:sz="0" w:space="0" w:color="auto"/>
            <w:bottom w:val="none" w:sz="0" w:space="0" w:color="auto"/>
            <w:right w:val="none" w:sz="0" w:space="0" w:color="auto"/>
          </w:divBdr>
        </w:div>
      </w:divsChild>
    </w:div>
    <w:div w:id="1570729101">
      <w:bodyDiv w:val="1"/>
      <w:marLeft w:val="0"/>
      <w:marRight w:val="0"/>
      <w:marTop w:val="0"/>
      <w:marBottom w:val="0"/>
      <w:divBdr>
        <w:top w:val="none" w:sz="0" w:space="0" w:color="auto"/>
        <w:left w:val="none" w:sz="0" w:space="0" w:color="auto"/>
        <w:bottom w:val="none" w:sz="0" w:space="0" w:color="auto"/>
        <w:right w:val="none" w:sz="0" w:space="0" w:color="auto"/>
      </w:divBdr>
    </w:div>
    <w:div w:id="1602565217">
      <w:bodyDiv w:val="1"/>
      <w:marLeft w:val="0"/>
      <w:marRight w:val="0"/>
      <w:marTop w:val="0"/>
      <w:marBottom w:val="0"/>
      <w:divBdr>
        <w:top w:val="none" w:sz="0" w:space="0" w:color="auto"/>
        <w:left w:val="none" w:sz="0" w:space="0" w:color="auto"/>
        <w:bottom w:val="none" w:sz="0" w:space="0" w:color="auto"/>
        <w:right w:val="none" w:sz="0" w:space="0" w:color="auto"/>
      </w:divBdr>
      <w:divsChild>
        <w:div w:id="492524617">
          <w:marLeft w:val="0"/>
          <w:marRight w:val="0"/>
          <w:marTop w:val="0"/>
          <w:marBottom w:val="0"/>
          <w:divBdr>
            <w:top w:val="none" w:sz="0" w:space="0" w:color="auto"/>
            <w:left w:val="none" w:sz="0" w:space="0" w:color="auto"/>
            <w:bottom w:val="none" w:sz="0" w:space="0" w:color="auto"/>
            <w:right w:val="none" w:sz="0" w:space="0" w:color="auto"/>
          </w:divBdr>
        </w:div>
        <w:div w:id="729495555">
          <w:marLeft w:val="0"/>
          <w:marRight w:val="0"/>
          <w:marTop w:val="0"/>
          <w:marBottom w:val="0"/>
          <w:divBdr>
            <w:top w:val="none" w:sz="0" w:space="0" w:color="auto"/>
            <w:left w:val="none" w:sz="0" w:space="0" w:color="auto"/>
            <w:bottom w:val="none" w:sz="0" w:space="0" w:color="auto"/>
            <w:right w:val="none" w:sz="0" w:space="0" w:color="auto"/>
          </w:divBdr>
        </w:div>
      </w:divsChild>
    </w:div>
    <w:div w:id="1903640602">
      <w:bodyDiv w:val="1"/>
      <w:marLeft w:val="0"/>
      <w:marRight w:val="0"/>
      <w:marTop w:val="0"/>
      <w:marBottom w:val="0"/>
      <w:divBdr>
        <w:top w:val="none" w:sz="0" w:space="0" w:color="auto"/>
        <w:left w:val="none" w:sz="0" w:space="0" w:color="auto"/>
        <w:bottom w:val="none" w:sz="0" w:space="0" w:color="auto"/>
        <w:right w:val="none" w:sz="0" w:space="0" w:color="auto"/>
      </w:divBdr>
    </w:div>
    <w:div w:id="2083403199">
      <w:bodyDiv w:val="1"/>
      <w:marLeft w:val="0"/>
      <w:marRight w:val="0"/>
      <w:marTop w:val="0"/>
      <w:marBottom w:val="0"/>
      <w:divBdr>
        <w:top w:val="none" w:sz="0" w:space="0" w:color="auto"/>
        <w:left w:val="none" w:sz="0" w:space="0" w:color="auto"/>
        <w:bottom w:val="none" w:sz="0" w:space="0" w:color="auto"/>
        <w:right w:val="none" w:sz="0" w:space="0" w:color="auto"/>
      </w:divBdr>
      <w:divsChild>
        <w:div w:id="1716005992">
          <w:marLeft w:val="0"/>
          <w:marRight w:val="0"/>
          <w:marTop w:val="0"/>
          <w:marBottom w:val="0"/>
          <w:divBdr>
            <w:top w:val="none" w:sz="0" w:space="0" w:color="auto"/>
            <w:left w:val="none" w:sz="0" w:space="0" w:color="auto"/>
            <w:bottom w:val="none" w:sz="0" w:space="0" w:color="auto"/>
            <w:right w:val="none" w:sz="0" w:space="0" w:color="auto"/>
          </w:divBdr>
        </w:div>
        <w:div w:id="8296352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www.eduacademy.at/gwb/mod/resource/view.php?id=30002"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750071F1-B626-45BA-AC9D-989E5A90C500}"/>
      </w:docPartPr>
      <w:docPartBody>
        <w:p w:rsidR="002C00E2" w:rsidRDefault="002B731C">
          <w:r w:rsidRPr="00EE1F3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Print">
    <w:panose1 w:val="02000600000000000000"/>
    <w:charset w:val="00"/>
    <w:family w:val="auto"/>
    <w:pitch w:val="variable"/>
    <w:sig w:usb0="0000028F"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31C"/>
    <w:rsid w:val="002B731C"/>
    <w:rsid w:val="002C00E2"/>
    <w:rsid w:val="00810638"/>
    <w:rsid w:val="00BA398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B731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80049-65CF-4379-ADF5-D357D79FC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033</Words>
  <Characters>19110</Characters>
  <Application>Microsoft Office Word</Application>
  <DocSecurity>0</DocSecurity>
  <Lines>159</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ena Aigner</dc:creator>
  <cp:keywords/>
  <dc:description/>
  <cp:lastModifiedBy>Verena Aigner</cp:lastModifiedBy>
  <cp:revision>15</cp:revision>
  <dcterms:created xsi:type="dcterms:W3CDTF">2021-06-18T08:12:00Z</dcterms:created>
  <dcterms:modified xsi:type="dcterms:W3CDTF">2021-06-1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gitale_Grundbildung </vt:lpwstr>
  </property>
  <property fmtid="{D5CDD505-2E9C-101B-9397-08002B2CF9AE}" pid="3" name="CitaviDocumentProperty_0">
    <vt:lpwstr>f1ed8f7d-1c65-4f06-ad48-3e96e725bea1</vt:lpwstr>
  </property>
  <property fmtid="{D5CDD505-2E9C-101B-9397-08002B2CF9AE}" pid="4" name="CitaviDocumentProperty_1">
    <vt:lpwstr>6.8.0.0</vt:lpwstr>
  </property>
  <property fmtid="{D5CDD505-2E9C-101B-9397-08002B2CF9AE}" pid="5" name="CitaviDocumentProperty_6">
    <vt:lpwstr>False</vt:lpwstr>
  </property>
  <property fmtid="{D5CDD505-2E9C-101B-9397-08002B2CF9AE}" pid="6" name="CitaviDocumentProperty_8">
    <vt:lpwstr>CloudProjectKey=i4pi1sjoqtg9ubyflr0ky6ylyom4i4iibd5xjku9xn67; ProjectName=Digitale_Grundbildung </vt:lpwstr>
  </property>
</Properties>
</file>